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2918" w:rsidRPr="00484790" w:rsidRDefault="00B82918" w:rsidP="00484790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484790">
        <w:rPr>
          <w:rFonts w:ascii="Book Antiqua" w:hAnsi="Book Antiqua"/>
          <w:sz w:val="24"/>
          <w:szCs w:val="24"/>
          <w:lang w:val="en-US"/>
        </w:rPr>
        <w:t xml:space="preserve">Name of journal: </w:t>
      </w:r>
      <w:r w:rsidRPr="00484790">
        <w:rPr>
          <w:rFonts w:ascii="Book Antiqua" w:hAnsi="Book Antiqua"/>
          <w:i/>
          <w:sz w:val="24"/>
          <w:szCs w:val="24"/>
          <w:lang w:val="en-US"/>
        </w:rPr>
        <w:t>World Journal of Virology</w:t>
      </w:r>
    </w:p>
    <w:p w:rsidR="00B82918" w:rsidRPr="00484790" w:rsidRDefault="00B82918" w:rsidP="00484790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484790">
        <w:rPr>
          <w:rFonts w:ascii="Book Antiqua" w:hAnsi="Book Antiqua"/>
          <w:sz w:val="24"/>
          <w:szCs w:val="24"/>
          <w:lang w:val="en-US"/>
        </w:rPr>
        <w:t xml:space="preserve">ESPS Manuscript NO: </w:t>
      </w:r>
      <w:r w:rsidRPr="00484790">
        <w:rPr>
          <w:rFonts w:ascii="Book Antiqua" w:hAnsi="Book Antiqua"/>
          <w:sz w:val="24"/>
          <w:szCs w:val="24"/>
          <w:lang w:val="en-US" w:eastAsia="zh-CN"/>
        </w:rPr>
        <w:t>16352</w:t>
      </w:r>
    </w:p>
    <w:p w:rsidR="00B82918" w:rsidRPr="00484790" w:rsidRDefault="00B82918" w:rsidP="00484790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484790">
        <w:rPr>
          <w:rFonts w:ascii="Book Antiqua" w:hAnsi="Book Antiqua"/>
          <w:sz w:val="24"/>
          <w:szCs w:val="24"/>
          <w:lang w:val="en-US"/>
        </w:rPr>
        <w:t>Columns:</w:t>
      </w:r>
      <w:r w:rsidRPr="00484790">
        <w:rPr>
          <w:rFonts w:ascii="Book Antiqua" w:hAnsi="Book Antiqua"/>
          <w:sz w:val="24"/>
          <w:szCs w:val="24"/>
          <w:lang w:val="en-US" w:eastAsia="zh-CN"/>
        </w:rPr>
        <w:t xml:space="preserve"> Editorial</w:t>
      </w:r>
    </w:p>
    <w:p w:rsidR="00B82918" w:rsidRPr="00484790" w:rsidRDefault="00B82918" w:rsidP="00484790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 xml:space="preserve">Molecular interactions between hepatitis B virus and </w:t>
      </w:r>
      <w:r w:rsidR="00577D95" w:rsidRPr="00484790">
        <w:rPr>
          <w:rFonts w:ascii="Book Antiqua" w:hAnsi="Book Antiqua" w:cs="Arial"/>
          <w:b/>
          <w:sz w:val="24"/>
          <w:szCs w:val="24"/>
          <w:lang w:val="en-US"/>
        </w:rPr>
        <w:t>d</w:t>
      </w:r>
      <w:r w:rsidRPr="00484790">
        <w:rPr>
          <w:rFonts w:ascii="Book Antiqua" w:hAnsi="Book Antiqua" w:cs="Arial"/>
          <w:b/>
          <w:sz w:val="24"/>
          <w:szCs w:val="24"/>
          <w:lang w:val="en-US"/>
        </w:rPr>
        <w:t>elta virus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6A3BFA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Shirvani-Dastgerdi 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E </w:t>
      </w:r>
      <w:r w:rsidRPr="00484790">
        <w:rPr>
          <w:rFonts w:ascii="Book Antiqua" w:hAnsi="Book Antiqua" w:cs="Arial"/>
          <w:i/>
          <w:sz w:val="24"/>
          <w:szCs w:val="24"/>
          <w:lang w:val="en-US" w:eastAsia="zh-CN"/>
        </w:rPr>
        <w:t xml:space="preserve">et al. </w:t>
      </w:r>
      <w:r w:rsidRPr="00484790">
        <w:rPr>
          <w:rFonts w:ascii="Book Antiqua" w:hAnsi="Book Antiqua" w:cs="Arial"/>
          <w:sz w:val="24"/>
          <w:szCs w:val="24"/>
          <w:lang w:val="en-US"/>
        </w:rPr>
        <w:t>HBV-HDV interactions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Elham Shirvani-Dastgerdi</w:t>
      </w:r>
      <w:r w:rsidR="00B82918" w:rsidRPr="00484790">
        <w:rPr>
          <w:rFonts w:ascii="Book Antiqua" w:hAnsi="Book Antiqua" w:cs="Arial"/>
          <w:sz w:val="24"/>
          <w:szCs w:val="24"/>
          <w:lang w:val="en-US" w:eastAsia="zh-CN"/>
        </w:rPr>
        <w:t>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Frank Tacke</w:t>
      </w:r>
    </w:p>
    <w:p w:rsidR="00B82918" w:rsidRPr="00484790" w:rsidRDefault="00B82918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6A3BFA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Elham Shirvani-Dastgerdi</w:t>
      </w:r>
      <w:r w:rsidRPr="00484790">
        <w:rPr>
          <w:rFonts w:ascii="Book Antiqua" w:hAnsi="Book Antiqua" w:cs="Arial"/>
          <w:b/>
          <w:sz w:val="24"/>
          <w:szCs w:val="24"/>
          <w:lang w:val="en-US" w:eastAsia="zh-CN"/>
        </w:rPr>
        <w:t>,</w:t>
      </w:r>
      <w:r w:rsidRPr="00484790">
        <w:rPr>
          <w:rFonts w:ascii="Book Antiqua" w:hAnsi="Book Antiqua" w:cs="Arial"/>
          <w:b/>
          <w:sz w:val="24"/>
          <w:szCs w:val="24"/>
          <w:lang w:val="en-US"/>
        </w:rPr>
        <w:t xml:space="preserve"> Frank Tacke</w:t>
      </w:r>
      <w:r w:rsidRPr="00484790">
        <w:rPr>
          <w:rFonts w:ascii="Book Antiqua" w:hAnsi="Book Antiqua" w:cs="Arial"/>
          <w:b/>
          <w:sz w:val="24"/>
          <w:szCs w:val="24"/>
          <w:lang w:val="en-US" w:eastAsia="zh-CN"/>
        </w:rPr>
        <w:t xml:space="preserve">, 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>Dep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>artmen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>t of Medicine III, University Hospital Aachen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52074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 xml:space="preserve"> Aachen, Germany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/>
          <w:b/>
          <w:sz w:val="24"/>
          <w:szCs w:val="24"/>
        </w:rPr>
        <w:t>Author contributions: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Shirvani-Dastgerdi E and Tacke F wrote this editorial.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6A3BFA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S</w:t>
      </w:r>
      <w:r w:rsidR="006A3BFA" w:rsidRPr="00484790">
        <w:rPr>
          <w:rFonts w:ascii="Book Antiqua" w:hAnsi="Book Antiqua" w:cs="Arial"/>
          <w:b/>
          <w:sz w:val="24"/>
          <w:szCs w:val="24"/>
          <w:lang w:val="en-US"/>
        </w:rPr>
        <w:t>upported by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484790">
        <w:rPr>
          <w:rFonts w:ascii="Book Antiqua" w:hAnsi="Book Antiqua" w:cs="Arial"/>
          <w:sz w:val="24"/>
          <w:szCs w:val="24"/>
          <w:lang w:val="en-US"/>
        </w:rPr>
        <w:t>T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 xml:space="preserve">he German Research Foundation (DFG Ta434/2-1 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>and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 xml:space="preserve"> SFB/TRR57)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 xml:space="preserve"> and by the Interdisciplinary Center for Clinical Research (IZKF) Aachen.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  <w:r w:rsidRPr="00484790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Conflict-of-interest: </w:t>
      </w:r>
      <w:r w:rsidRPr="00484790">
        <w:rPr>
          <w:rFonts w:ascii="Book Antiqua" w:hAnsi="Book Antiqua" w:cs="Arial"/>
          <w:sz w:val="24"/>
          <w:szCs w:val="24"/>
          <w:lang w:val="en-US"/>
        </w:rPr>
        <w:t>The authors declare no conflict of interest.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Garamond"/>
          <w:color w:val="000000"/>
          <w:sz w:val="24"/>
          <w:szCs w:val="24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484790">
        <w:rPr>
          <w:rFonts w:ascii="Book Antiqua" w:hAnsi="Book Antiqua"/>
          <w:b/>
          <w:sz w:val="24"/>
          <w:szCs w:val="24"/>
        </w:rPr>
        <w:t xml:space="preserve">Open-Access: </w:t>
      </w:r>
      <w:r w:rsidRPr="00484790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484790">
          <w:rPr>
            <w:rStyle w:val="Hyperlink"/>
            <w:rFonts w:ascii="Book Antiqua" w:hAnsi="Book Antiqua"/>
            <w:sz w:val="24"/>
            <w:szCs w:val="24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6A3BFA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84790">
        <w:rPr>
          <w:rFonts w:ascii="Book Antiqua" w:hAnsi="Book Antiqua"/>
          <w:b/>
          <w:sz w:val="24"/>
          <w:szCs w:val="24"/>
        </w:rPr>
        <w:t>Correspondence to:</w:t>
      </w:r>
      <w:r w:rsidRPr="00484790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484790">
        <w:rPr>
          <w:rFonts w:ascii="Book Antiqua" w:hAnsi="Book Antiqua" w:cs="Arial"/>
          <w:b/>
          <w:sz w:val="24"/>
          <w:szCs w:val="24"/>
          <w:lang w:val="en-US"/>
        </w:rPr>
        <w:t>Frank Tacke, MD</w:t>
      </w:r>
      <w:r w:rsidR="006A3BFA" w:rsidRPr="00484790">
        <w:rPr>
          <w:rFonts w:ascii="Book Antiqua" w:hAnsi="Book Antiqua" w:cs="Arial"/>
          <w:b/>
          <w:sz w:val="24"/>
          <w:szCs w:val="24"/>
          <w:lang w:val="en-US"/>
        </w:rPr>
        <w:t>, PhD</w:t>
      </w:r>
      <w:r w:rsidRPr="00484790">
        <w:rPr>
          <w:rFonts w:ascii="Book Antiqua" w:hAnsi="Book Antiqua" w:cs="Arial"/>
          <w:b/>
          <w:sz w:val="24"/>
          <w:szCs w:val="24"/>
          <w:lang w:val="en-US" w:eastAsia="zh-CN"/>
        </w:rPr>
        <w:t>,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 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>Department of Medicine III, RWTH-University Hospital Aachen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, 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>Pauwelsstrasse 30, 52074 Aachen, Germany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>.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A45438">
        <w:rPr>
          <w:rFonts w:ascii="Book Antiqua" w:hAnsi="Book Antiqua" w:cs="Arial"/>
          <w:sz w:val="24"/>
          <w:szCs w:val="24"/>
          <w:lang w:val="en-US"/>
        </w:rPr>
        <w:t>frank.tacke@gmx.net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lastRenderedPageBreak/>
        <w:t xml:space="preserve">Telephone: 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>+</w:t>
      </w:r>
      <w:r w:rsidRPr="00484790">
        <w:rPr>
          <w:rFonts w:ascii="Book Antiqua" w:hAnsi="Book Antiqua" w:cs="Arial"/>
          <w:sz w:val="24"/>
          <w:szCs w:val="24"/>
          <w:lang w:val="en-US"/>
        </w:rPr>
        <w:t>49-241-8035848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>Fax: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 +</w:t>
      </w:r>
      <w:r w:rsidRPr="00484790">
        <w:rPr>
          <w:rFonts w:ascii="Book Antiqua" w:hAnsi="Book Antiqua" w:cs="Arial"/>
          <w:sz w:val="24"/>
          <w:szCs w:val="24"/>
          <w:lang w:val="en-US"/>
        </w:rPr>
        <w:t>49-241-8082455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>Received:</w:t>
      </w:r>
      <w:r w:rsidRPr="00484790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484790">
        <w:rPr>
          <w:rFonts w:ascii="Book Antiqua" w:hAnsi="Book Antiqua"/>
          <w:sz w:val="24"/>
          <w:szCs w:val="24"/>
          <w:lang w:eastAsia="zh-CN"/>
        </w:rPr>
        <w:t>January 13, 2015</w:t>
      </w:r>
      <w:r w:rsidRPr="00484790">
        <w:rPr>
          <w:rFonts w:ascii="Book Antiqua" w:hAnsi="Book Antiqua"/>
          <w:b/>
          <w:sz w:val="24"/>
          <w:szCs w:val="24"/>
        </w:rPr>
        <w:t xml:space="preserve"> 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>Peer-review started:</w:t>
      </w:r>
      <w:r w:rsidRPr="00484790">
        <w:rPr>
          <w:rFonts w:ascii="Book Antiqua" w:hAnsi="Book Antiqua"/>
          <w:sz w:val="24"/>
          <w:szCs w:val="24"/>
          <w:lang w:eastAsia="zh-CN"/>
        </w:rPr>
        <w:t xml:space="preserve"> January 15, 2015</w:t>
      </w:r>
      <w:r w:rsidRPr="00484790">
        <w:rPr>
          <w:rFonts w:ascii="Book Antiqua" w:hAnsi="Book Antiqua"/>
          <w:sz w:val="24"/>
          <w:szCs w:val="24"/>
        </w:rPr>
        <w:t xml:space="preserve"> 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484790">
        <w:rPr>
          <w:rFonts w:ascii="Book Antiqua" w:hAnsi="Book Antiqua"/>
          <w:b/>
          <w:sz w:val="24"/>
          <w:szCs w:val="24"/>
        </w:rPr>
        <w:t>First decision:</w:t>
      </w:r>
      <w:r w:rsidRPr="00484790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484790">
        <w:rPr>
          <w:rFonts w:ascii="Book Antiqua" w:hAnsi="Book Antiqua"/>
          <w:sz w:val="24"/>
          <w:szCs w:val="24"/>
          <w:lang w:eastAsia="zh-CN"/>
        </w:rPr>
        <w:t>February 7, 2015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>Revised:</w:t>
      </w:r>
      <w:r w:rsidRPr="00484790">
        <w:rPr>
          <w:rFonts w:ascii="Book Antiqua" w:hAnsi="Book Antiqua"/>
          <w:sz w:val="24"/>
          <w:szCs w:val="24"/>
          <w:lang w:eastAsia="zh-CN"/>
        </w:rPr>
        <w:t xml:space="preserve"> February 12, 2015</w:t>
      </w:r>
      <w:r w:rsidRPr="00484790">
        <w:rPr>
          <w:rFonts w:ascii="Book Antiqua" w:hAnsi="Book Antiqua"/>
          <w:b/>
          <w:sz w:val="24"/>
          <w:szCs w:val="24"/>
        </w:rPr>
        <w:t xml:space="preserve"> 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 xml:space="preserve">Accepted: </w:t>
      </w:r>
      <w:r w:rsidR="00A57589" w:rsidRPr="00A57589">
        <w:rPr>
          <w:rFonts w:ascii="Book Antiqua" w:hAnsi="Book Antiqua"/>
          <w:sz w:val="24"/>
          <w:szCs w:val="24"/>
        </w:rPr>
        <w:t>March 5, 2015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>Article in press: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Abstract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As a deficient virus due to the lack of envelope proteins,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h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epatitis D virus (HDV) causes chronic or fulminant 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“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delta </w:t>
      </w:r>
      <w:r w:rsidRPr="00484790">
        <w:rPr>
          <w:rFonts w:ascii="Book Antiqua" w:hAnsi="Book Antiqua" w:cs="Arial"/>
          <w:sz w:val="24"/>
          <w:szCs w:val="24"/>
          <w:lang w:val="en-US"/>
        </w:rPr>
        <w:t>hepatitis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”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only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in people with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simultaneous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hepatitis B virus (HBV) infection. HBV encodes three types of surface proteins 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 xml:space="preserve">known as small (S), medium (M) and large (L) envelope proteins. All three types of HBV surface antigens (HBsAgs) are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present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 xml:space="preserve"> on HDV virion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The envelopment process of HDV occurs through interactions between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84790">
        <w:rPr>
          <w:rFonts w:ascii="Book Antiqua" w:hAnsi="Book Antiqua" w:cs="Arial"/>
          <w:sz w:val="24"/>
          <w:szCs w:val="24"/>
          <w:lang w:val="en-US"/>
        </w:rPr>
        <w:t>HDV ribonucl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e</w:t>
      </w:r>
      <w:r w:rsidRPr="00484790">
        <w:rPr>
          <w:rFonts w:ascii="Book Antiqua" w:hAnsi="Book Antiqua" w:cs="Arial"/>
          <w:sz w:val="24"/>
          <w:szCs w:val="24"/>
          <w:lang w:val="en-US"/>
        </w:rPr>
        <w:t>oprotein (RNP) complex and HBV HBsAg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While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HBsAg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i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s the only protein required by HDV, the exact interaction sites between the S protein and pre-mature HDV are not well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defined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yet.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In fact, 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 xml:space="preserve">these sites are distributed along the S protein with some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hot 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 xml:space="preserve">spots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for</w: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t xml:space="preserve"> the envelopment process. 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>Moreover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, in most clinically studied samples, HDV infection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is associated with a dramatically reduced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HBV viral load, temporarily or permanently, while HBsAg resources are available for HDV packaging.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Thu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, beyond interacting with HBV envelope proteins </w:t>
      </w:r>
      <w:r w:rsidR="00132D29" w:rsidRPr="00484790">
        <w:rPr>
          <w:rFonts w:ascii="Book Antiqua" w:hAnsi="Book Antiqua" w:cs="Arial"/>
          <w:sz w:val="24"/>
          <w:szCs w:val="24"/>
          <w:lang w:val="en-US"/>
        </w:rPr>
        <w:t xml:space="preserve">controlling mechanisms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exist</w:t>
      </w:r>
      <w:r w:rsidR="00132D29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by which HDV </w:t>
      </w:r>
      <w:r w:rsidRPr="00484790">
        <w:rPr>
          <w:rFonts w:ascii="Book Antiqua" w:hAnsi="Book Antiqua" w:cs="Arial"/>
          <w:sz w:val="24"/>
          <w:szCs w:val="24"/>
          <w:lang w:val="en-US"/>
        </w:rPr>
        <w:t>inhibit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HBV-DNA replication while allowing a selective transcription of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HBV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proteins. Here we discuss the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molecular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interaction sites between HBsAg and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HDV-RNP complex and address the </w:t>
      </w:r>
      <w:r w:rsidR="00956258" w:rsidRPr="00484790">
        <w:rPr>
          <w:rFonts w:ascii="Book Antiqua" w:hAnsi="Book Antiqua" w:cs="Arial"/>
          <w:sz w:val="24"/>
          <w:szCs w:val="24"/>
          <w:lang w:val="en-US"/>
        </w:rPr>
        <w:t xml:space="preserve">proposed </w:t>
      </w:r>
      <w:r w:rsidRPr="00484790">
        <w:rPr>
          <w:rFonts w:ascii="Book Antiqua" w:hAnsi="Book Antiqua" w:cs="Arial"/>
          <w:sz w:val="24"/>
          <w:szCs w:val="24"/>
          <w:lang w:val="en-US"/>
        </w:rPr>
        <w:t>indirect mechanisms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which are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employed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by HBV and HDV to facilitate or inhibit the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>each other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’s </w:t>
      </w:r>
      <w:r w:rsidR="00DC6EA7" w:rsidRPr="00484790">
        <w:rPr>
          <w:rFonts w:ascii="Book Antiqua" w:hAnsi="Book Antiqua" w:cs="Arial"/>
          <w:sz w:val="24"/>
          <w:szCs w:val="24"/>
          <w:lang w:val="en-US"/>
        </w:rPr>
        <w:t xml:space="preserve">viral </w:t>
      </w:r>
      <w:r w:rsidRPr="00484790">
        <w:rPr>
          <w:rFonts w:ascii="Book Antiqua" w:hAnsi="Book Antiqua" w:cs="Arial"/>
          <w:sz w:val="24"/>
          <w:szCs w:val="24"/>
          <w:lang w:val="en-US"/>
        </w:rPr>
        <w:t>replication.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 xml:space="preserve"> Understanding molecular interactions between HBV and HDV may help to design novel therapeutic strategies for delta hepatitis.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 xml:space="preserve">Key words: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V</w:t>
      </w:r>
      <w:r w:rsidRPr="00484790">
        <w:rPr>
          <w:rFonts w:ascii="Book Antiqua" w:hAnsi="Book Antiqua" w:cs="Arial"/>
          <w:sz w:val="24"/>
          <w:szCs w:val="24"/>
          <w:lang w:val="en-US"/>
        </w:rPr>
        <w:t>iral hepatitis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Hepatitis B virus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Hepatitis D virus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Hepatitis B virus surface antigens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Hepatitis D virus antigen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g loop</w:t>
      </w:r>
      <w:r w:rsidR="00484790" w:rsidRPr="00484790">
        <w:rPr>
          <w:rFonts w:ascii="Book Antiqua" w:hAnsi="Book Antiqua" w:cs="Arial"/>
          <w:sz w:val="24"/>
          <w:szCs w:val="24"/>
          <w:lang w:val="en-US" w:eastAsia="zh-CN"/>
        </w:rPr>
        <w:t>;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Liver cirrhosis</w:t>
      </w: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484790">
        <w:rPr>
          <w:rFonts w:ascii="Book Antiqua" w:hAnsi="Book Antiqua"/>
          <w:b/>
          <w:sz w:val="24"/>
          <w:szCs w:val="24"/>
        </w:rPr>
        <w:t xml:space="preserve">© </w:t>
      </w:r>
      <w:r w:rsidRPr="00484790">
        <w:rPr>
          <w:rFonts w:ascii="Book Antiqua" w:hAnsi="Book Antiqua" w:cs="Arial"/>
          <w:b/>
          <w:sz w:val="24"/>
          <w:szCs w:val="24"/>
        </w:rPr>
        <w:t>The Author(s) 2015.</w:t>
      </w:r>
      <w:r w:rsidRPr="00484790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6A3BFA" w:rsidRPr="00484790" w:rsidRDefault="006A3BF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Core tip</w:t>
      </w:r>
      <w:r w:rsidR="00484790" w:rsidRPr="00484790">
        <w:rPr>
          <w:rFonts w:ascii="Book Antiqua" w:hAnsi="Book Antiqua" w:cs="Arial"/>
          <w:b/>
          <w:sz w:val="24"/>
          <w:szCs w:val="24"/>
          <w:lang w:val="en-US"/>
        </w:rPr>
        <w:t>:</w:t>
      </w:r>
      <w:r w:rsidR="00484790" w:rsidRPr="00484790">
        <w:rPr>
          <w:rFonts w:ascii="Book Antiqua" w:hAnsi="Book Antiqua" w:cs="Arial"/>
          <w:b/>
          <w:sz w:val="24"/>
          <w:szCs w:val="24"/>
          <w:lang w:val="en-US" w:eastAsia="zh-CN"/>
        </w:rPr>
        <w:t xml:space="preserve">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Hepatitis D virus (HDV) causes accelerated liver disease in form of fulminant or chronic hepatitis in patients with hepatitis B virus (HBV) infection. HBV </w:t>
      </w:r>
      <w:r w:rsidR="00956258" w:rsidRPr="00484790">
        <w:rPr>
          <w:rFonts w:ascii="Book Antiqua" w:hAnsi="Book Antiqua" w:cs="Arial"/>
          <w:sz w:val="24"/>
          <w:szCs w:val="24"/>
          <w:lang w:val="en-US"/>
        </w:rPr>
        <w:t>support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HDV replication by sharing its surface proteins. </w:t>
      </w:r>
      <w:r w:rsidR="00726816" w:rsidRPr="00484790">
        <w:rPr>
          <w:rFonts w:ascii="Book Antiqua" w:hAnsi="Book Antiqua" w:cs="Arial"/>
          <w:sz w:val="24"/>
          <w:szCs w:val="24"/>
          <w:lang w:val="en-US"/>
        </w:rPr>
        <w:t xml:space="preserve">Even without overt HBV-DNA replication, transcription of HBV surface proteins (HBsAgs) remains stable in HDV infected cells, which is essential for assembly of HDV virions containing HBsAg proteins. HDV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replication is </w:t>
      </w:r>
      <w:r w:rsidR="00726816" w:rsidRPr="00484790">
        <w:rPr>
          <w:rFonts w:ascii="Book Antiqua" w:hAnsi="Book Antiqua" w:cs="Arial"/>
          <w:sz w:val="24"/>
          <w:szCs w:val="24"/>
          <w:lang w:val="en-US"/>
        </w:rPr>
        <w:t>oftentime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ssociated with a </w:t>
      </w:r>
      <w:r w:rsidR="00726816" w:rsidRPr="00484790">
        <w:rPr>
          <w:rFonts w:ascii="Book Antiqua" w:hAnsi="Book Antiqua" w:cs="Arial"/>
          <w:sz w:val="24"/>
          <w:szCs w:val="24"/>
          <w:lang w:val="en-US"/>
        </w:rPr>
        <w:t xml:space="preserve">suppression of </w:t>
      </w:r>
      <w:r w:rsidRPr="00484790">
        <w:rPr>
          <w:rFonts w:ascii="Book Antiqua" w:hAnsi="Book Antiqua" w:cs="Arial"/>
          <w:sz w:val="24"/>
          <w:szCs w:val="24"/>
          <w:lang w:val="en-US"/>
        </w:rPr>
        <w:t>HBV-DNA levels</w:t>
      </w:r>
      <w:r w:rsidR="00726816" w:rsidRPr="00484790">
        <w:rPr>
          <w:rFonts w:ascii="Book Antiqua" w:hAnsi="Book Antiqua" w:cs="Arial"/>
          <w:sz w:val="24"/>
          <w:szCs w:val="24"/>
          <w:lang w:val="en-US"/>
        </w:rPr>
        <w:t>, and several mechanisms have been suggested how HBV or HDV may influence each other’s replication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26816" w:rsidRPr="00484790">
        <w:rPr>
          <w:rFonts w:ascii="Book Antiqua" w:hAnsi="Book Antiqua" w:cs="Arial"/>
          <w:sz w:val="24"/>
          <w:szCs w:val="24"/>
          <w:lang w:val="en-US"/>
        </w:rPr>
        <w:t>Understanding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molecular interactions between HBV and HDV may help to design novel therapeutic strategies. 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Shirvani-Dastgerdi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 E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Tacke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 F.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Molecular interactions between hepatitis B virus and delta virus</w:t>
      </w:r>
      <w:r w:rsidRPr="00484790">
        <w:rPr>
          <w:rFonts w:ascii="Book Antiqua" w:hAnsi="Book Antiqua" w:cs="Arial"/>
          <w:sz w:val="24"/>
          <w:szCs w:val="24"/>
          <w:lang w:val="en-US" w:eastAsia="zh-CN"/>
        </w:rPr>
        <w:t xml:space="preserve">. </w:t>
      </w:r>
      <w:r w:rsidRPr="00484790">
        <w:rPr>
          <w:rFonts w:ascii="Book Antiqua" w:hAnsi="Book Antiqua"/>
          <w:i/>
          <w:iCs/>
          <w:sz w:val="24"/>
          <w:szCs w:val="24"/>
        </w:rPr>
        <w:t>World J Virol</w:t>
      </w:r>
      <w:r w:rsidRPr="00484790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484790">
        <w:rPr>
          <w:rFonts w:ascii="Book Antiqua" w:hAnsi="Book Antiqua"/>
          <w:iCs/>
          <w:sz w:val="24"/>
          <w:szCs w:val="24"/>
          <w:lang w:eastAsia="zh-CN"/>
        </w:rPr>
        <w:t>2015; In press</w:t>
      </w:r>
    </w:p>
    <w:p w:rsidR="00484790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B04353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INTRODUCTION</w:t>
      </w:r>
    </w:p>
    <w:p w:rsidR="00563B61" w:rsidRPr="00484790" w:rsidRDefault="00446ABC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Globally, about 350 million people are chronically infected with hepatitis B virus (HBV),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of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which 15 million are positive </w:t>
      </w:r>
      <w:r w:rsidR="00333E67" w:rsidRPr="00484790">
        <w:rPr>
          <w:rFonts w:ascii="Book Antiqua" w:hAnsi="Book Antiqua" w:cs="Arial"/>
          <w:sz w:val="24"/>
          <w:szCs w:val="24"/>
          <w:lang w:val="en-US"/>
        </w:rPr>
        <w:t>f</w:t>
      </w:r>
      <w:r w:rsidRPr="00484790">
        <w:rPr>
          <w:rFonts w:ascii="Book Antiqua" w:hAnsi="Book Antiqua" w:cs="Arial"/>
          <w:sz w:val="24"/>
          <w:szCs w:val="24"/>
          <w:lang w:val="en-US"/>
        </w:rPr>
        <w:t>or hep</w:t>
      </w:r>
      <w:r w:rsidR="00484790">
        <w:rPr>
          <w:rFonts w:ascii="Book Antiqua" w:hAnsi="Book Antiqua" w:cs="Arial"/>
          <w:sz w:val="24"/>
          <w:szCs w:val="24"/>
          <w:lang w:val="en-US"/>
        </w:rPr>
        <w:t>atitis D virus (HDV) antibodies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Price&lt;/Author&gt;&lt;Year&gt;2014&lt;/Year&gt;&lt;RecNum&gt;196&lt;/RecNum&gt;&lt;DisplayText&gt;&lt;style face="superscript"&gt;[1]&lt;/style&gt;&lt;/DisplayText&gt;&lt;record&gt;&lt;rec-number&gt;196&lt;/rec-number&gt;&lt;foreign-keys&gt;&lt;key app="EN" db-id="dfsvved2kvxdffe2dd6vwt9ldstwswxx5eez"&gt;196&lt;/key&gt;&lt;/foreign-keys&gt;&lt;ref-type name="Journal Article"&gt;17&lt;/ref-type&gt;&lt;contributors&gt;&lt;authors&gt;&lt;author&gt;Price, J.&lt;/author&gt;&lt;/authors&gt;&lt;/contributors&gt;&lt;auth-address&gt;University of California San Francisco, San Francisco, CA, USA.&lt;/auth-address&gt;&lt;titles&gt;&lt;title&gt;An update on hepatitis B, D, and E viruses&lt;/title&gt;&lt;secondary-title&gt;Top Antivir Med&lt;/secondary-title&gt;&lt;alt-title&gt;Top Antivir Med&lt;/alt-title&gt;&lt;/titles&gt;&lt;periodical&gt;&lt;full-title&gt;Topics in Antiviral Medicine&lt;/full-title&gt;&lt;abbr-1&gt;Top. Antivir. Med.&lt;/abbr-1&gt;&lt;abbr-2&gt;Top Antivir Med&lt;/abbr-2&gt;&lt;/periodical&gt;&lt;alt-periodical&gt;&lt;full-title&gt;Topics in Antiviral Medicine&lt;/full-title&gt;&lt;abbr-1&gt;Top. Antivir. Med.&lt;/abbr-1&gt;&lt;abbr-2&gt;Top Antivir Med&lt;/abbr-2&gt;&lt;/alt-periodical&gt;&lt;pages&gt;157-63&lt;/pages&gt;&lt;volume&gt;21&lt;/volume&gt;&lt;number&gt;5&lt;/number&gt;&lt;keywords&gt;&lt;keyword&gt;Adenine/analogs &amp;amp; derivatives/therapeutic use&lt;/keyword&gt;&lt;keyword&gt;Drug Therapy, Combination/methods&lt;/keyword&gt;&lt;keyword&gt;Guanine/analogs &amp;amp; derivatives/therapeutic use&lt;/keyword&gt;&lt;keyword&gt;Hepatitis B, Chronic/complications/drug therapy/*epidemiology/pathology&lt;/keyword&gt;&lt;keyword&gt;Hepatitis D, Chronic/drug therapy/*epidemiology/pathology&lt;/keyword&gt;&lt;keyword&gt;Hepatitis E/drug therapy/*epidemiology/pathology&lt;/keyword&gt;&lt;keyword&gt;Humans&lt;/keyword&gt;&lt;keyword&gt;Interferon-alpha/therapeutic use&lt;/keyword&gt;&lt;keyword&gt;Liver Cirrhosis/epidemiology/etiology&lt;/keyword&gt;&lt;keyword&gt;Liver Failure/epidemiology/etiology&lt;/keyword&gt;&lt;keyword&gt;Organophosphonates/therapeutic use&lt;/keyword&gt;&lt;keyword&gt;Treatment Outcome&lt;/keyword&gt;&lt;/keywords&gt;&lt;dates&gt;&lt;year&gt;2014&lt;/year&gt;&lt;pub-dates&gt;&lt;date&gt;Jan&lt;/date&gt;&lt;/pub-dates&gt;&lt;/dates&gt;&lt;isbn&gt;2161-5853 (Electronic)&amp;#xD;2161-5853 (Linking)&lt;/isbn&gt;&lt;accession-num&gt;24531556&lt;/accession-num&gt;&lt;urls&gt;&lt;related-urls&gt;&lt;url&gt;http://www.ncbi.nlm.nih.gov/pubmed/24531556&lt;/url&gt;&lt;/related-urls&gt;&lt;/urls&gt;&lt;/record&gt;&lt;/Cite&gt;&lt;/EndNote&gt;</w:instrTex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" w:tooltip="Price, 2014 #19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HDV causes chronic or fulminant </w:t>
      </w:r>
      <w:r w:rsidR="00484790">
        <w:rPr>
          <w:rFonts w:ascii="Book Antiqua" w:hAnsi="Book Antiqua" w:cs="Arial"/>
          <w:sz w:val="24"/>
          <w:szCs w:val="24"/>
          <w:lang w:val="en-US" w:eastAsia="zh-CN"/>
        </w:rPr>
        <w:t>“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delta </w:t>
      </w:r>
      <w:r w:rsidRPr="00484790">
        <w:rPr>
          <w:rFonts w:ascii="Book Antiqua" w:hAnsi="Book Antiqua" w:cs="Arial"/>
          <w:sz w:val="24"/>
          <w:szCs w:val="24"/>
          <w:lang w:val="en-US"/>
        </w:rPr>
        <w:t>hepatitis</w:t>
      </w:r>
      <w:r w:rsidR="00484790">
        <w:rPr>
          <w:rFonts w:ascii="Book Antiqua" w:hAnsi="Book Antiqua" w:cs="Arial"/>
          <w:sz w:val="24"/>
          <w:szCs w:val="24"/>
          <w:lang w:val="en-US" w:eastAsia="zh-CN"/>
        </w:rPr>
        <w:t>”</w:t>
      </w:r>
      <w:r w:rsidRPr="00484790">
        <w:rPr>
          <w:rFonts w:ascii="Book Antiqua" w:hAnsi="Book Antiqua" w:cs="Arial"/>
          <w:sz w:val="24"/>
          <w:szCs w:val="24"/>
          <w:lang w:val="en-US"/>
        </w:rPr>
        <w:t>, in form of co- or super-inf</w:t>
      </w:r>
      <w:r w:rsidR="00484790">
        <w:rPr>
          <w:rFonts w:ascii="Book Antiqua" w:hAnsi="Book Antiqua" w:cs="Arial"/>
          <w:sz w:val="24"/>
          <w:szCs w:val="24"/>
          <w:lang w:val="en-US"/>
        </w:rPr>
        <w:t>ection in HBV infected patients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Dastgerdi&lt;/Author&gt;&lt;Year&gt;2012&lt;/Year&gt;&lt;RecNum&gt;118&lt;/RecNum&gt;&lt;DisplayText&gt;&lt;style face="superscript"&gt;[2]&lt;/style&gt;&lt;/DisplayText&gt;&lt;record&gt;&lt;rec-number&gt;118&lt;/rec-number&gt;&lt;foreign-keys&gt;&lt;key app="EN" db-id="dfsvved2kvxdffe2dd6vwt9ldstwswxx5eez"&gt;118&lt;/key&gt;&lt;/foreign-keys&gt;&lt;ref-type name="Journal Article"&gt;17&lt;/ref-type&gt;&lt;contributors&gt;&lt;authors&gt;&lt;author&gt;Dastgerdi, E. S.&lt;/author&gt;&lt;author&gt;Herbers, U.&lt;/author&gt;&lt;author&gt;Tacke, F.&lt;/author&gt;&lt;/authors&gt;&lt;/contributors&gt;&lt;auth-address&gt;Elham Shirvani Dastgerdi, Ulf Herbers, Frank Tacke, Department of Medicine III, RWTH-University Hospital Aachen, Pauwelsstrasse 30, 52074 Aachen, Germany.&lt;/auth-address&gt;&lt;titles&gt;&lt;title&gt;Molecular and clinical aspects of hepatitis D virus infections&lt;/title&gt;&lt;secondary-title&gt;World J Virol&lt;/secondary-title&gt;&lt;alt-title&gt;World journal of virology&lt;/alt-title&gt;&lt;/titles&gt;&lt;periodical&gt;&lt;full-title&gt;World J Virol&lt;/full-title&gt;&lt;abbr-1&gt;World journal of virology&lt;/abbr-1&gt;&lt;/periodical&gt;&lt;alt-periodical&gt;&lt;full-title&gt;World J Virol&lt;/full-title&gt;&lt;abbr-1&gt;World journal of virology&lt;/abbr-1&gt;&lt;/alt-periodical&gt;&lt;pages&gt;71-8&lt;/pages&gt;&lt;volume&gt;1&lt;/volume&gt;&lt;number&gt;3&lt;/number&gt;&lt;dates&gt;&lt;year&gt;2012&lt;/year&gt;&lt;pub-dates&gt;&lt;date&gt;Jun 12&lt;/date&gt;&lt;/pub-dates&gt;&lt;/dates&gt;&lt;isbn&gt;2220-3249 (Electronic)&amp;#xD;2220-3249 (Linking)&lt;/isbn&gt;&lt;accession-num&gt;24175212&lt;/accession-num&gt;&lt;urls&gt;&lt;related-urls&gt;&lt;url&gt;http://www.ncbi.nlm.nih.gov/pubmed/24175212&lt;/url&gt;&lt;/related-urls&gt;&lt;/urls&gt;&lt;custom2&gt;3782269&lt;/custom2&gt;&lt;electronic-resource-num&gt;10.5501/wjv.v1.i3.71&lt;/electronic-resource-num&gt;&lt;/record&gt;&lt;/Cite&gt;&lt;/EndNote&gt;</w:instrTex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33E67" w:rsidRPr="00484790">
        <w:rPr>
          <w:rFonts w:ascii="Book Antiqua" w:hAnsi="Book Antiqua" w:cs="Arial"/>
          <w:sz w:val="24"/>
          <w:szCs w:val="24"/>
          <w:lang w:val="en-US"/>
        </w:rPr>
        <w:t xml:space="preserve">Delta virus </w:t>
      </w:r>
      <w:r w:rsidRPr="00484790">
        <w:rPr>
          <w:rFonts w:ascii="Book Antiqua" w:hAnsi="Book Antiqua" w:cs="Arial"/>
          <w:sz w:val="24"/>
          <w:szCs w:val="24"/>
          <w:lang w:val="en-US"/>
        </w:rPr>
        <w:t>is considered as a very deleterious pathogen since its infection commonly leads to progression of hepatic fibrosis, cirrhosis and increased r</w:t>
      </w:r>
      <w:r w:rsidR="00484790">
        <w:rPr>
          <w:rFonts w:ascii="Book Antiqua" w:hAnsi="Book Antiqua" w:cs="Arial"/>
          <w:sz w:val="24"/>
          <w:szCs w:val="24"/>
          <w:lang w:val="en-US"/>
        </w:rPr>
        <w:t>isk of hepatocellular carcinoma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EYXN0Z2VyZGk8L0F1dGhvcj48WWVhcj4yMDEyPC9ZZWFy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</w:fldData>
        </w:fldChar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EYXN0Z2VyZGk8L0F1dGhvcj48WWVhcj4yMDEyPC9ZZWFy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</w:fldData>
        </w:fldChar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484790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" w:tooltip="Wedemeyer, 2010 #297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>There are eight known genotypes of HDV (from 1 to 8)</w:t>
      </w:r>
      <w:r w:rsidR="00BE5D73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E5D73" w:rsidRPr="00484790">
        <w:rPr>
          <w:rFonts w:ascii="Book Antiqua" w:hAnsi="Book Antiqua" w:cs="Arial"/>
          <w:sz w:val="24"/>
          <w:szCs w:val="24"/>
          <w:lang w:val="en-US"/>
        </w:rPr>
        <w:t xml:space="preserve">of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>which genotype 1 has a worldwide distribution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 xml:space="preserve"> and genotype 3 </w:t>
      </w:r>
      <w:r w:rsidR="00BE5D73" w:rsidRPr="00484790">
        <w:rPr>
          <w:rFonts w:ascii="Book Antiqua" w:hAnsi="Book Antiqua" w:cs="Arial"/>
          <w:sz w:val="24"/>
          <w:szCs w:val="24"/>
          <w:lang w:val="en-US"/>
        </w:rPr>
        <w:t>has been associated with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 xml:space="preserve"> the most severe outcome of </w:t>
      </w:r>
      <w:r w:rsidR="00BE5D73" w:rsidRPr="00484790">
        <w:rPr>
          <w:rFonts w:ascii="Book Antiqua" w:hAnsi="Book Antiqua" w:cs="Arial"/>
          <w:sz w:val="24"/>
          <w:szCs w:val="24"/>
          <w:lang w:val="en-US"/>
        </w:rPr>
        <w:t>liver</w:t>
      </w:r>
      <w:r w:rsidR="008210A9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>disease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MZSBHYWw8L0F1dGhvcj48WWVhcj4yMDA2PC9ZZWFyPjxS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</w:fldData>
        </w:fldChar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MZSBHYWw8L0F1dGhvcj48WWVhcj4yMDA2PC9ZZWFyPjxS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</w:fldData>
        </w:fldChar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DF628E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" w:tooltip="Le Gal, 2006 #5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</w:t>
        </w:r>
      </w:hyperlink>
      <w:r w:rsid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5" w:tooltip="Alexopoulou, 2005 #368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5</w:t>
        </w:r>
      </w:hyperlink>
      <w:r w:rsidR="00DF628E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33E67" w:rsidRPr="00484790">
        <w:rPr>
          <w:rFonts w:ascii="Book Antiqua" w:hAnsi="Book Antiqua" w:cs="Arial"/>
          <w:sz w:val="24"/>
          <w:szCs w:val="24"/>
          <w:lang w:val="en-US"/>
        </w:rPr>
        <w:t>W</w:t>
      </w:r>
      <w:r w:rsidR="00953270" w:rsidRPr="00484790">
        <w:rPr>
          <w:rFonts w:ascii="Book Antiqua" w:hAnsi="Book Antiqua" w:cs="Arial"/>
          <w:sz w:val="24"/>
          <w:szCs w:val="24"/>
          <w:lang w:val="en-US"/>
        </w:rPr>
        <w:t xml:space="preserve">ith a virion size of 36 nm and a 1.7 Kb genomic circular RNA, </w:t>
      </w:r>
      <w:r w:rsidR="00333E67" w:rsidRPr="00484790">
        <w:rPr>
          <w:rFonts w:ascii="Book Antiqua" w:hAnsi="Book Antiqua" w:cs="Arial"/>
          <w:sz w:val="24"/>
          <w:szCs w:val="24"/>
          <w:lang w:val="en-US"/>
        </w:rPr>
        <w:t xml:space="preserve">HDV </w:t>
      </w:r>
      <w:r w:rsidR="00953270" w:rsidRPr="00484790">
        <w:rPr>
          <w:rFonts w:ascii="Book Antiqua" w:hAnsi="Book Antiqua" w:cs="Arial"/>
          <w:sz w:val="24"/>
          <w:szCs w:val="24"/>
          <w:lang w:val="en-US"/>
        </w:rPr>
        <w:t xml:space="preserve">is the smallest known human virus. </w:t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Its genome encodes only two structural proteins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>termed</w:t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 small- and large-HD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>-antigens</w:t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 (S- and L-HDAg). The proteins are transcribed from the same </w:t>
      </w:r>
      <w:r w:rsidR="00F17958" w:rsidRPr="00484790">
        <w:rPr>
          <w:rFonts w:ascii="Book Antiqua" w:hAnsi="Book Antiqua" w:cs="Arial"/>
          <w:sz w:val="24"/>
          <w:szCs w:val="24"/>
          <w:lang w:val="en-US"/>
        </w:rPr>
        <w:t xml:space="preserve">open </w:t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reading frame </w:t>
      </w:r>
      <w:r w:rsidR="00F17958" w:rsidRPr="00484790">
        <w:rPr>
          <w:rFonts w:ascii="Book Antiqua" w:hAnsi="Book Antiqua" w:cs="Arial"/>
          <w:sz w:val="24"/>
          <w:szCs w:val="24"/>
          <w:lang w:val="en-US"/>
        </w:rPr>
        <w:t xml:space="preserve">(ORF) </w:t>
      </w:r>
      <w:r w:rsidR="005B5155" w:rsidRPr="00484790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C76B57" w:rsidRPr="00484790">
        <w:rPr>
          <w:rFonts w:ascii="Book Antiqua" w:hAnsi="Book Antiqua" w:cs="Arial"/>
          <w:sz w:val="24"/>
          <w:szCs w:val="24"/>
          <w:lang w:val="en-US"/>
        </w:rPr>
        <w:t>are identical except for</w:t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 a 19 amino acid extension in C-terminal domain of L-HDAg</w:t>
      </w:r>
      <w:r w:rsidR="000E4AAD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0E4AAD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Dastgerdi&lt;/Author&gt;&lt;Year&gt;2012&lt;/Year&gt;&lt;RecNum&gt;193&lt;/RecNum&gt;&lt;DisplayText&gt;&lt;style face="superscript"&gt;[2]&lt;/style&gt;&lt;/DisplayText&gt;&lt;record&gt;&lt;rec-number&gt;193&lt;/rec-number&gt;&lt;foreign-keys&gt;&lt;key app="EN" db-id="dfsvved2kvxdffe2dd6vwt9ldstwswxx5eez"&gt;193&lt;/key&gt;&lt;/foreign-keys&gt;&lt;ref-type name="Journal Article"&gt;17&lt;/ref-type&gt;&lt;contributors&gt;&lt;authors&gt;&lt;author&gt;Dastgerdi, E. S.&lt;/author&gt;&lt;author&gt;Herbers, U.&lt;/author&gt;&lt;author&gt;Tacke, F.&lt;/author&gt;&lt;/authors&gt;&lt;/contributors&gt;&lt;auth-address&gt;Elham Shirvani Dastgerdi, Ulf Herbers, Frank Tacke, Department of Medicine III, RWTH-University Hospital Aachen, Pauwelsstrasse 30, 52074 Aachen, Germany.&lt;/auth-address&gt;&lt;titles&gt;&lt;title&gt;Molecular and clinical aspects of hepatitis D virus infections&lt;/title&gt;&lt;secondary-title&gt;World J Virol&lt;/secondary-title&gt;&lt;alt-title&gt;World journal of virology&lt;/alt-title&gt;&lt;/titles&gt;&lt;periodical&gt;&lt;full-title&gt;World J Virol&lt;/full-title&gt;&lt;abbr-1&gt;World journal of virology&lt;/abbr-1&gt;&lt;/periodical&gt;&lt;alt-periodical&gt;&lt;full-title&gt;World J Virol&lt;/full-title&gt;&lt;abbr-1&gt;World journal of virology&lt;/abbr-1&gt;&lt;/alt-periodical&gt;&lt;pages&gt;71-8&lt;/pages&gt;&lt;volume&gt;1&lt;/volume&gt;&lt;number&gt;3&lt;/number&gt;&lt;dates&gt;&lt;year&gt;2012&lt;/year&gt;&lt;pub-dates&gt;&lt;date&gt;Jun 12&lt;/date&gt;&lt;/pub-dates&gt;&lt;/dates&gt;&lt;isbn&gt;2220-3249 (Electronic)&amp;#xD;2220-3249 (Linking)&lt;/isbn&gt;&lt;accession-num&gt;24175212&lt;/accession-num&gt;&lt;urls&gt;&lt;related-urls&gt;&lt;url&gt;http://www.ncbi.nlm.nih.gov/pubmed/24175212&lt;/url&gt;&lt;/related-urls&gt;&lt;/urls&gt;&lt;custom2&gt;3782269&lt;/custom2&gt;&lt;electronic-resource-num&gt;10.5501/wjv.v1.i3.71&lt;/electronic-resource-num&gt;&lt;/record&gt;&lt;/Cite&gt;&lt;/EndNote&gt;</w:instrText>
      </w:r>
      <w:r w:rsidR="000E4AAD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0E4AAD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0E4AAD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E4AAD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A32BCE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:rsidR="00B23323" w:rsidRPr="00484790" w:rsidRDefault="00A32BCE" w:rsidP="00484790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HDV</w:t>
      </w:r>
      <w:r w:rsidR="00333E67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5155" w:rsidRPr="00484790">
        <w:rPr>
          <w:rFonts w:ascii="Book Antiqua" w:hAnsi="Book Antiqua" w:cs="Arial"/>
          <w:sz w:val="24"/>
          <w:szCs w:val="24"/>
          <w:lang w:val="en-US"/>
        </w:rPr>
        <w:t xml:space="preserve">requires the function of a helper virus as an envelope 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>source</w:t>
      </w:r>
      <w:r w:rsidR="005B5155" w:rsidRPr="00484790">
        <w:rPr>
          <w:rFonts w:ascii="Book Antiqua" w:hAnsi="Book Antiqua" w:cs="Arial"/>
          <w:sz w:val="24"/>
          <w:szCs w:val="24"/>
          <w:lang w:val="en-US"/>
        </w:rPr>
        <w:t xml:space="preserve"> for 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>virion envelopment and propagation</w:t>
      </w:r>
      <w:r w:rsidR="005B5155" w:rsidRPr="00484790">
        <w:rPr>
          <w:rFonts w:ascii="Book Antiqua" w:hAnsi="Book Antiqua" w:cs="Arial"/>
          <w:sz w:val="24"/>
          <w:szCs w:val="24"/>
          <w:lang w:val="en-US"/>
        </w:rPr>
        <w:t xml:space="preserve">. This function 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>can be</w:t>
      </w:r>
      <w:r w:rsidR="005B5155" w:rsidRPr="00484790">
        <w:rPr>
          <w:rFonts w:ascii="Book Antiqua" w:hAnsi="Book Antiqua" w:cs="Arial"/>
          <w:sz w:val="24"/>
          <w:szCs w:val="24"/>
          <w:lang w:val="en-US"/>
        </w:rPr>
        <w:t xml:space="preserve"> provided 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 xml:space="preserve">through HBV 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(all genotypes from A to H) 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 xml:space="preserve">or other </w:t>
      </w:r>
      <w:r w:rsidR="00D55799" w:rsidRPr="00484790">
        <w:rPr>
          <w:rFonts w:ascii="Book Antiqua" w:hAnsi="Book Antiqua" w:cs="Arial"/>
          <w:i/>
          <w:sz w:val="24"/>
          <w:szCs w:val="24"/>
          <w:lang w:val="en-US"/>
        </w:rPr>
        <w:t>Orthohepadnaviridae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 xml:space="preserve"> members, such as Woodchuck hepatitis virus (WHV), by sharing the 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>surface</w:t>
      </w:r>
      <w:r w:rsidR="00484790">
        <w:rPr>
          <w:rFonts w:ascii="Book Antiqua" w:hAnsi="Book Antiqua" w:cs="Arial"/>
          <w:sz w:val="24"/>
          <w:szCs w:val="24"/>
          <w:lang w:val="en-US"/>
        </w:rPr>
        <w:t xml:space="preserve"> proteins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Dastgerdi&lt;/Author&gt;&lt;Year&gt;2012&lt;/Year&gt;&lt;RecNum&gt;193&lt;/RecNum&gt;&lt;DisplayText&gt;&lt;style face="superscript"&gt;[2]&lt;/style&gt;&lt;/DisplayText&gt;&lt;record&gt;&lt;rec-number&gt;193&lt;/rec-number&gt;&lt;foreign-keys&gt;&lt;key app="EN" db-id="dfsvved2kvxdffe2dd6vwt9ldstwswxx5eez"&gt;193&lt;/key&gt;&lt;/foreign-keys&gt;&lt;ref-type name="Journal Article"&gt;17&lt;/ref-type&gt;&lt;contributors&gt;&lt;authors&gt;&lt;author&gt;Dastgerdi, E. S.&lt;/author&gt;&lt;author&gt;Herbers, U.&lt;/author&gt;&lt;author&gt;Tacke, F.&lt;/author&gt;&lt;/authors&gt;&lt;/contributors&gt;&lt;auth-address&gt;Elham Shirvani Dastgerdi, Ulf Herbers, Frank Tacke, Department of Medicine III, RWTH-University Hospital Aachen, Pauwelsstrasse 30, 52074 Aachen, Germany.&lt;/auth-address&gt;&lt;titles&gt;&lt;title&gt;Molecular and clinical aspects of hepatitis D virus infections&lt;/title&gt;&lt;secondary-title&gt;World J Virol&lt;/secondary-title&gt;&lt;alt-title&gt;World journal of virology&lt;/alt-title&gt;&lt;/titles&gt;&lt;periodical&gt;&lt;full-title&gt;World J Virol&lt;/full-title&gt;&lt;abbr-1&gt;World journal of virology&lt;/abbr-1&gt;&lt;/periodical&gt;&lt;alt-periodical&gt;&lt;full-title&gt;World J Virol&lt;/full-title&gt;&lt;abbr-1&gt;World journal of virology&lt;/abbr-1&gt;&lt;/alt-periodical&gt;&lt;pages&gt;71-8&lt;/pages&gt;&lt;volume&gt;1&lt;/volume&gt;&lt;number&gt;3&lt;/number&gt;&lt;dates&gt;&lt;year&gt;2012&lt;/year&gt;&lt;pub-dates&gt;&lt;date&gt;Jun 12&lt;/date&gt;&lt;/pub-dates&gt;&lt;/dates&gt;&lt;isbn&gt;2220-3249 (Electronic)&amp;#xD;2220-3249 (Linking)&lt;/isbn&gt;&lt;accession-num&gt;24175212&lt;/accession-num&gt;&lt;urls&gt;&lt;related-urls&gt;&lt;url&gt;http://www.ncbi.nlm.nih.gov/pubmed/24175212&lt;/url&gt;&lt;/related-urls&gt;&lt;/urls&gt;&lt;custom2&gt;3782269&lt;/custom2&gt;&lt;electronic-resource-num&gt;10.5501/wjv.v1.i3.71&lt;/electronic-resource-num&gt;&lt;/record&gt;&lt;/Cite&gt;&lt;/EndNote&gt;</w:instrTex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The 19 amino acid 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>extension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of L-HDAg, which is called the </w:t>
      </w:r>
      <w:r w:rsidR="00484790">
        <w:rPr>
          <w:rFonts w:ascii="Book Antiqua" w:hAnsi="Book Antiqua" w:cs="Arial"/>
          <w:sz w:val="24"/>
          <w:szCs w:val="24"/>
          <w:lang w:val="en-US" w:eastAsia="zh-CN"/>
        </w:rPr>
        <w:t>“</w:t>
      </w:r>
      <w:r w:rsidRPr="00484790">
        <w:rPr>
          <w:rFonts w:ascii="Book Antiqua" w:hAnsi="Book Antiqua" w:cs="Arial"/>
          <w:sz w:val="24"/>
          <w:szCs w:val="24"/>
          <w:lang w:val="en-US"/>
        </w:rPr>
        <w:t>packaging signal</w:t>
      </w:r>
      <w:r w:rsidR="00484790">
        <w:rPr>
          <w:rFonts w:ascii="Book Antiqua" w:hAnsi="Book Antiqua" w:cs="Arial"/>
          <w:sz w:val="24"/>
          <w:szCs w:val="24"/>
          <w:lang w:val="en-US" w:eastAsia="zh-CN"/>
        </w:rPr>
        <w:t>”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, is responsible for </w:t>
      </w:r>
      <w:r w:rsidR="00D91A9B" w:rsidRPr="00484790">
        <w:rPr>
          <w:rFonts w:ascii="Book Antiqua" w:hAnsi="Book Antiqua" w:cs="Arial"/>
          <w:sz w:val="24"/>
          <w:szCs w:val="24"/>
          <w:lang w:val="en-US"/>
        </w:rPr>
        <w:t>this interaction</w: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Shirvani-Dastgerdi&lt;/Author&gt;&lt;Year&gt;2014&lt;/Year&gt;&lt;RecNum&gt;369&lt;/RecNum&gt;&lt;DisplayText&gt;&lt;style face="superscript"&gt;[6]&lt;/style&gt;&lt;/DisplayText&gt;&lt;record&gt;&lt;rec-number&gt;369&lt;/rec-number&gt;&lt;foreign-keys&gt;&lt;key app="EN" db-id="dfsvved2kvxdffe2dd6vwt9ldstwswxx5eez"&gt;369&lt;/key&gt;&lt;/foreign-keys&gt;&lt;ref-type name="Journal Article"&gt;17&lt;/ref-type&gt;&lt;contributors&gt;&lt;authors&gt;&lt;author&gt;Shirvani-Dastgerdi, E.&lt;/author&gt;&lt;author&gt;Amini-Bavil-Olyaee, S.&lt;/author&gt;&lt;author&gt;Alavian, S. M.&lt;/author&gt;&lt;author&gt;Trautwein, C.&lt;/author&gt;&lt;author&gt;Tacke, F.&lt;/author&gt;&lt;/authors&gt;&lt;/contributors&gt;&lt;auth-address&gt;Department of Medicine III, RWTH-University Hospital Aachen, Aachen, Germany.&amp;#xD;Department of Molecular Microbiology and Immunology, Keck School of Medicine, University of Southern California, Harlyne J. Norris Cancer Research Tower, Los Angeles, CA, USA.&amp;#xD;Baqiyatallah Research Centre for Gastroenterology and Liver Diseases, Baqiyatallah University of Medical Sciences, Tehran, Iran. Electronic address: frank.tacke@gmx.net.&lt;/auth-address&gt;&lt;titles&gt;&lt;title&gt;Comprehensive analysis of mutations in the hepatitis delta virus genome based on full-length sequencing in a nationwide cohort study and evolutionary pattern during disease progression&lt;/title&gt;&lt;secondary-title&gt;Clin Microbiol Infect&lt;/secondary-title&gt;&lt;alt-title&gt;Clinical microbiology and infection : the official publication of the European Society of Clinical Microbiology and Infectious Diseases&lt;/alt-title&gt;&lt;/titles&gt;&lt;periodical&gt;&lt;full-title&gt;Clinical Microbiology and Infection&lt;/full-title&gt;&lt;abbr-1&gt;Clin. Microbiol. Infect.&lt;/abbr-1&gt;&lt;abbr-2&gt;Clin Microbiol Infect&lt;/abbr-2&gt;&lt;abbr-3&gt;Clinical Microbiology &amp;amp; Infection&lt;/abbr-3&gt;&lt;/periodical&gt;&lt;dates&gt;&lt;year&gt;2014&lt;/year&gt;&lt;pub-dates&gt;&lt;date&gt;Dec 26&lt;/date&gt;&lt;/pub-dates&gt;&lt;/dates&gt;&lt;isbn&gt;1469-0691 (Electronic)&amp;#xD;1198-743X (Linking)&lt;/isbn&gt;&lt;accession-num&gt;25656625&lt;/accession-num&gt;&lt;urls&gt;&lt;related-urls&gt;&lt;url&gt;http://www.ncbi.nlm.nih.gov/pubmed/25656625&lt;/url&gt;&lt;/related-urls&gt;&lt;/urls&gt;&lt;electronic-resource-num&gt;10.1016/j.cmi.2014.12.008&lt;/electronic-resource-num&gt;&lt;/record&gt;&lt;/Cite&gt;&lt;/EndNote&gt;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" w:tooltip="Shirvani-Dastgerdi, 2014 #369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D91A9B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D55799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While HBV thereby provides an essential basis for HDV viremia and infectivity, most clinical studies reported that 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>HBV replication is diminished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 in HBV-HDV-infected patients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>that HDV co-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 xml:space="preserve">infection is associated with lower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HBV 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>viremia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 than HBV mono-infection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YXJkaTwvQXV0aG9yPjxZZWFyPjIwMDE8L1llYXI+PFJl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YXJkaTwvQXV0aG9yPjxZZWFyPjIwMDE8L1llYXI+PFJl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" w:tooltip="Jardi, 2001 #24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7A6F28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B0B0C" w:rsidRPr="00484790">
        <w:rPr>
          <w:rFonts w:ascii="Book Antiqua" w:hAnsi="Book Antiqua" w:cs="Arial"/>
          <w:sz w:val="24"/>
          <w:szCs w:val="24"/>
          <w:lang w:val="en-US"/>
        </w:rPr>
        <w:t xml:space="preserve">However, HBV-DNA, 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 xml:space="preserve">HDV-RNA and HBsAg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apparently fluctuate 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 xml:space="preserve">in longitudinally studied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>patients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 xml:space="preserve"> indicating 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>ongoing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63B61" w:rsidRPr="00484790">
        <w:rPr>
          <w:rFonts w:ascii="Book Antiqua" w:hAnsi="Book Antiqua" w:cs="Arial"/>
          <w:sz w:val="24"/>
          <w:szCs w:val="24"/>
          <w:lang w:val="en-US"/>
        </w:rPr>
        <w:t xml:space="preserve">and dynamic 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>interaction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 xml:space="preserve"> betwee</w:t>
      </w:r>
      <w:r w:rsidR="00484790">
        <w:rPr>
          <w:rFonts w:ascii="Book Antiqua" w:hAnsi="Book Antiqua" w:cs="Arial"/>
          <w:sz w:val="24"/>
          <w:szCs w:val="24"/>
          <w:lang w:val="en-US"/>
        </w:rPr>
        <w:t>n HBV and HDV in infected cells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2hhcGVyPC9BdXRob3I+PFllYXI+MjAxMDwvWWVhcj48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2hhcGVyPC9BdXRob3I+PFllYXI+MjAxMDwvWWVhcj48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" w:tooltip="Schaper, 2010 #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FE227E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:rsidR="007A6F28" w:rsidRPr="00484790" w:rsidRDefault="00D55799" w:rsidP="00484790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Although the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 xml:space="preserve">direct contact between HBsAg and HDAg for HDV virion envelopment can be considered the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main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>interaction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, other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>less well understood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 mechanisms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 xml:space="preserve">may 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also interfere with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>the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 replication of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>both</w:t>
      </w:r>
      <w:r w:rsidR="00484790">
        <w:rPr>
          <w:rFonts w:ascii="Book Antiqua" w:hAnsi="Book Antiqua" w:cs="Arial"/>
          <w:sz w:val="24"/>
          <w:szCs w:val="24"/>
          <w:lang w:val="en-US"/>
        </w:rPr>
        <w:t xml:space="preserve"> viruses in infected cells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ldPC9zdHlsZT48L0Rpc3BsYXlUZXh0PjxyZWNvcmQ+PHJlYy1udW1iZXI+MjY2PC9yZWMt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ldPC9zdHlsZT48L0Rpc3BsYXlUZXh0PjxyZWNvcmQ+PHJlYy1udW1iZXI+MjY2PC9yZWMt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" w:tooltip="Pollicino, 2011 #2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9323C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 xml:space="preserve">Here we describe possible mechanisms for HBV/HDV interactions and their probable 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 xml:space="preserve">molecular 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 xml:space="preserve">cross-talks in infected </w:t>
      </w:r>
      <w:r w:rsidR="00F503A5" w:rsidRPr="00484790">
        <w:rPr>
          <w:rFonts w:ascii="Book Antiqua" w:hAnsi="Book Antiqua" w:cs="Arial"/>
          <w:sz w:val="24"/>
          <w:szCs w:val="24"/>
          <w:lang w:val="en-US"/>
        </w:rPr>
        <w:t>cells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 xml:space="preserve">. These mechanisms include HBsAg-HDAg interactions and </w:t>
      </w:r>
      <w:r w:rsidR="0013752D" w:rsidRPr="00484790">
        <w:rPr>
          <w:rFonts w:ascii="Book Antiqua" w:hAnsi="Book Antiqua" w:cs="Arial"/>
          <w:sz w:val="24"/>
          <w:szCs w:val="24"/>
          <w:lang w:val="en-US"/>
        </w:rPr>
        <w:t>HDV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>-trans-controlling of HBV genome</w:t>
      </w:r>
      <w:r w:rsidR="0013752D" w:rsidRPr="00484790">
        <w:rPr>
          <w:rFonts w:ascii="Book Antiqua" w:hAnsi="Book Antiqua" w:cs="Arial"/>
          <w:sz w:val="24"/>
          <w:szCs w:val="24"/>
          <w:lang w:val="en-US"/>
        </w:rPr>
        <w:t xml:space="preserve"> replication/transcription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13752D" w:rsidRPr="00484790">
        <w:rPr>
          <w:rFonts w:ascii="Book Antiqua" w:hAnsi="Book Antiqua" w:cs="Arial"/>
          <w:sz w:val="24"/>
          <w:szCs w:val="24"/>
          <w:lang w:val="en-US"/>
        </w:rPr>
        <w:t>cellular transcriptional pathways</w:t>
      </w:r>
      <w:r w:rsidR="009B0B0C" w:rsidRPr="00484790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>RNA polymerase</w:t>
      </w:r>
      <w:r w:rsidR="00B23323" w:rsidRPr="00484790">
        <w:rPr>
          <w:rFonts w:ascii="Book Antiqua" w:hAnsi="Book Antiqua" w:cs="Arial"/>
          <w:sz w:val="24"/>
          <w:szCs w:val="24"/>
          <w:lang w:val="en-US"/>
        </w:rPr>
        <w:t xml:space="preserve"> activity</w:t>
      </w:r>
      <w:r w:rsidR="00E321A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503A5" w:rsidRPr="00484790">
        <w:rPr>
          <w:rFonts w:ascii="Book Antiqua" w:hAnsi="Book Antiqua" w:cs="Arial"/>
          <w:sz w:val="24"/>
          <w:szCs w:val="24"/>
          <w:lang w:val="en-US"/>
        </w:rPr>
        <w:t xml:space="preserve">in dually infected hepatocytes. </w:t>
      </w:r>
    </w:p>
    <w:p w:rsidR="00B23323" w:rsidRPr="00484790" w:rsidRDefault="00B23323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:rsidR="00F503A5" w:rsidRPr="00484790" w:rsidRDefault="00484790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HBSAG-HDAG INTERACTIONS</w:t>
      </w:r>
    </w:p>
    <w:p w:rsidR="00B67DF6" w:rsidRPr="00484790" w:rsidRDefault="002B5386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HBV encodes three surface proteins with different initiation</w:t>
      </w:r>
      <w:r w:rsidR="00055237" w:rsidRPr="00484790">
        <w:rPr>
          <w:rFonts w:ascii="Book Antiqua" w:hAnsi="Book Antiqua" w:cs="Arial"/>
          <w:sz w:val="24"/>
          <w:szCs w:val="24"/>
          <w:lang w:val="en-US"/>
        </w:rPr>
        <w:t>-</w:t>
      </w:r>
      <w:r w:rsidRPr="00484790">
        <w:rPr>
          <w:rFonts w:ascii="Book Antiqua" w:hAnsi="Book Antiqua" w:cs="Arial"/>
          <w:sz w:val="24"/>
          <w:szCs w:val="24"/>
          <w:lang w:val="en-US"/>
        </w:rPr>
        <w:t>of</w:t>
      </w:r>
      <w:r w:rsidR="00055237" w:rsidRPr="00484790">
        <w:rPr>
          <w:rFonts w:ascii="Book Antiqua" w:hAnsi="Book Antiqua" w:cs="Arial"/>
          <w:sz w:val="24"/>
          <w:szCs w:val="24"/>
          <w:lang w:val="en-US"/>
        </w:rPr>
        <w:t>-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replication sites from one </w:t>
      </w:r>
      <w:r w:rsidR="006A3BFA" w:rsidRPr="00484790">
        <w:rPr>
          <w:rFonts w:ascii="Book Antiqua" w:hAnsi="Book Antiqua" w:cs="Arial"/>
          <w:sz w:val="24"/>
          <w:szCs w:val="24"/>
          <w:lang w:val="en-US"/>
        </w:rPr>
        <w:t>ORF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These proteins </w:t>
      </w:r>
      <w:r w:rsidR="007F6354" w:rsidRPr="00484790">
        <w:rPr>
          <w:rFonts w:ascii="Book Antiqua" w:hAnsi="Book Antiqua" w:cs="Arial"/>
          <w:sz w:val="24"/>
          <w:szCs w:val="24"/>
          <w:lang w:val="en-US"/>
        </w:rPr>
        <w:t>are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large, medium and small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HBsAgs (L-, M- and S-HBsAg)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Liang&lt;/Author&gt;&lt;Year&gt;2009&lt;/Year&gt;&lt;RecNum&gt;306&lt;/RecNum&gt;&lt;DisplayText&gt;&lt;style face="superscript"&gt;[10]&lt;/style&gt;&lt;/DisplayText&gt;&lt;record&gt;&lt;rec-number&gt;306&lt;/rec-number&gt;&lt;foreign-keys&gt;&lt;key app="EN" db-id="dfsvved2kvxdffe2dd6vwt9ldstwswxx5eez"&gt;306&lt;/key&gt;&lt;/foreign-keys&gt;&lt;ref-type name="Journal Article"&gt;17&lt;/ref-type&gt;&lt;contributors&gt;&lt;authors&gt;&lt;author&gt;Liang, T. J.&lt;/author&gt;&lt;/authors&gt;&lt;/contributors&gt;&lt;auth-address&gt;Liver Diseases Branch, National Institute of Diabetes and Digestive and Kidney Diseases (NIDDK), National Institutes of Health (NIH), Bethesda, MD, USA.&lt;/auth-address&gt;&lt;titles&gt;&lt;title&gt;Hepatitis B: the virus and disease&lt;/title&gt;&lt;secondary-title&gt;Hepatology&lt;/secondary-title&gt;&lt;alt-title&gt;Hepatology&lt;/alt-title&gt;&lt;/titles&gt;&lt;periodical&gt;&lt;full-title&gt;Hepatology&lt;/full-title&gt;&lt;abbr-1&gt;Hepatology&lt;/abbr-1&gt;&lt;abbr-2&gt;Hepatology&lt;/abbr-2&gt;&lt;/periodical&gt;&lt;alt-periodical&gt;&lt;full-title&gt;Hepatology&lt;/full-title&gt;&lt;abbr-1&gt;Hepatology&lt;/abbr-1&gt;&lt;abbr-2&gt;Hepatology&lt;/abbr-2&gt;&lt;/alt-periodical&gt;&lt;pages&gt;S13-21&lt;/pages&gt;&lt;volume&gt;49&lt;/volume&gt;&lt;number&gt;5 Suppl&lt;/number&gt;&lt;keywords&gt;&lt;keyword&gt;Hepatitis B virus/*genetics/*growth &amp;amp; development&lt;/keyword&gt;&lt;keyword&gt;Hepatitis B, Chronic/diagnosis/*physiopathology/*virology&lt;/keyword&gt;&lt;keyword&gt;Humans&lt;/keyword&gt;&lt;/keywords&gt;&lt;dates&gt;&lt;year&gt;2009&lt;/year&gt;&lt;pub-dates&gt;&lt;date&gt;May&lt;/date&gt;&lt;/pub-dates&gt;&lt;/dates&gt;&lt;isbn&gt;1527-3350 (Electronic)&amp;#xD;0270-9139 (Linking)&lt;/isbn&gt;&lt;accession-num&gt;19399811&lt;/accession-num&gt;&lt;urls&gt;&lt;related-urls&gt;&lt;url&gt;http://www.ncbi.nlm.nih.gov/pubmed/19399811&lt;/url&gt;&lt;/related-urls&gt;&lt;/urls&gt;&lt;custom2&gt;2809016&lt;/custom2&gt;&lt;electronic-resource-num&gt;10.1002/hep.22881&lt;/electronic-resource-num&gt;&lt;/record&gt;&lt;/Cite&gt;&lt;/EndNote&gt;</w:instrTex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0" w:tooltip="Liang, 2009 #30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0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A15A1" w:rsidRPr="00484790">
        <w:rPr>
          <w:rFonts w:ascii="Book Antiqua" w:hAnsi="Book Antiqua" w:cs="Arial"/>
          <w:sz w:val="24"/>
          <w:szCs w:val="24"/>
          <w:lang w:val="en-US"/>
        </w:rPr>
        <w:t xml:space="preserve">As an integral protein, S-HBsAg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 xml:space="preserve">(226 amino acids) </w:t>
      </w:r>
      <w:r w:rsidR="00AA15A1" w:rsidRPr="00484790">
        <w:rPr>
          <w:rFonts w:ascii="Book Antiqua" w:hAnsi="Book Antiqua" w:cs="Arial"/>
          <w:sz w:val="24"/>
          <w:szCs w:val="24"/>
          <w:lang w:val="en-US"/>
        </w:rPr>
        <w:t>is anchored in the lipid bilayer of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AA15A1" w:rsidRPr="00484790">
        <w:rPr>
          <w:rFonts w:ascii="Book Antiqua" w:hAnsi="Book Antiqua" w:cs="Arial"/>
          <w:sz w:val="24"/>
          <w:szCs w:val="24"/>
          <w:lang w:val="en-US"/>
        </w:rPr>
        <w:t xml:space="preserve"> endoplasmic </w:t>
      </w:r>
      <w:r w:rsidR="00A01F30" w:rsidRPr="00484790">
        <w:rPr>
          <w:rFonts w:ascii="Book Antiqua" w:hAnsi="Book Antiqua" w:cs="Arial"/>
          <w:sz w:val="24"/>
          <w:szCs w:val="24"/>
          <w:lang w:val="en-US"/>
        </w:rPr>
        <w:t>reticulum (ER)</w:t>
      </w:r>
      <w:r w:rsidR="00AA15A1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01F30" w:rsidRPr="00484790">
        <w:rPr>
          <w:rFonts w:ascii="Book Antiqua" w:hAnsi="Book Antiqua" w:cs="Arial"/>
          <w:sz w:val="24"/>
          <w:szCs w:val="24"/>
          <w:lang w:val="en-US"/>
        </w:rPr>
        <w:t>through its N-</w:t>
      </w:r>
      <w:r w:rsidR="00555339" w:rsidRPr="00484790">
        <w:rPr>
          <w:rFonts w:ascii="Book Antiqua" w:hAnsi="Book Antiqua" w:cs="Arial"/>
          <w:sz w:val="24"/>
          <w:szCs w:val="24"/>
          <w:lang w:val="en-US"/>
        </w:rPr>
        <w:t>terminal</w:t>
      </w:r>
      <w:r w:rsidR="00A01F30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55339" w:rsidRPr="00484790">
        <w:rPr>
          <w:rFonts w:ascii="Book Antiqua" w:hAnsi="Book Antiqua" w:cs="Arial"/>
          <w:sz w:val="24"/>
          <w:szCs w:val="24"/>
          <w:lang w:val="en-US"/>
        </w:rPr>
        <w:t xml:space="preserve">(residues 4-28 and 80-100) </w:t>
      </w:r>
      <w:r w:rsidR="00A01F30" w:rsidRPr="00484790">
        <w:rPr>
          <w:rFonts w:ascii="Book Antiqua" w:hAnsi="Book Antiqua" w:cs="Arial"/>
          <w:sz w:val="24"/>
          <w:szCs w:val="24"/>
          <w:lang w:val="en-US"/>
        </w:rPr>
        <w:t xml:space="preserve">and C-terminal </w:t>
      </w:r>
      <w:r w:rsidR="00555339" w:rsidRPr="00484790">
        <w:rPr>
          <w:rFonts w:ascii="Book Antiqua" w:hAnsi="Book Antiqua" w:cs="Arial"/>
          <w:sz w:val="24"/>
          <w:szCs w:val="24"/>
          <w:lang w:val="en-US"/>
        </w:rPr>
        <w:t xml:space="preserve">(residues 165-226) </w:t>
      </w:r>
      <w:r w:rsidR="00A01F30" w:rsidRPr="00484790">
        <w:rPr>
          <w:rFonts w:ascii="Book Antiqua" w:hAnsi="Book Antiqua" w:cs="Arial"/>
          <w:sz w:val="24"/>
          <w:szCs w:val="24"/>
          <w:lang w:val="en-US"/>
        </w:rPr>
        <w:t xml:space="preserve">transmembrane domains (TMDs). </w:t>
      </w:r>
      <w:r w:rsidR="0054311B" w:rsidRPr="00484790">
        <w:rPr>
          <w:rFonts w:ascii="Book Antiqua" w:hAnsi="Book Antiqua" w:cs="Arial"/>
          <w:sz w:val="24"/>
          <w:szCs w:val="24"/>
          <w:lang w:val="en-US"/>
        </w:rPr>
        <w:t>It also includes an a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n</w:t>
      </w:r>
      <w:r w:rsidR="0054311B" w:rsidRPr="00484790">
        <w:rPr>
          <w:rFonts w:ascii="Book Antiqua" w:hAnsi="Book Antiqua" w:cs="Arial"/>
          <w:sz w:val="24"/>
          <w:szCs w:val="24"/>
          <w:lang w:val="en-US"/>
        </w:rPr>
        <w:t>tigen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ic</w:t>
      </w:r>
      <w:r w:rsidR="0054311B" w:rsidRPr="00484790">
        <w:rPr>
          <w:rFonts w:ascii="Book Antiqua" w:hAnsi="Book Antiqua" w:cs="Arial"/>
          <w:sz w:val="24"/>
          <w:szCs w:val="24"/>
          <w:lang w:val="en-US"/>
        </w:rPr>
        <w:t xml:space="preserve"> loop (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 xml:space="preserve">Ag loop, </w:t>
      </w:r>
      <w:r w:rsidR="0054311B" w:rsidRPr="00484790">
        <w:rPr>
          <w:rFonts w:ascii="Book Antiqua" w:hAnsi="Book Antiqua" w:cs="Arial"/>
          <w:sz w:val="24"/>
          <w:szCs w:val="24"/>
          <w:lang w:val="en-US"/>
        </w:rPr>
        <w:t>residues 101-164) with immunodominant epitopes, facing the ER lumen. The rest o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f residues located between TMDs</w:t>
      </w:r>
      <w:r w:rsidR="0054311B" w:rsidRPr="00484790">
        <w:rPr>
          <w:rFonts w:ascii="Book Antiqua" w:hAnsi="Book Antiqua" w:cs="Arial"/>
          <w:sz w:val="24"/>
          <w:szCs w:val="24"/>
          <w:lang w:val="en-US"/>
        </w:rPr>
        <w:t xml:space="preserve"> face the cytoplasm and are called cytosolic loops (CYLs). </w:t>
      </w:r>
      <w:r w:rsidR="009C6CBD" w:rsidRPr="00484790">
        <w:rPr>
          <w:rFonts w:ascii="Book Antiqua" w:hAnsi="Book Antiqua" w:cs="Arial"/>
          <w:sz w:val="24"/>
          <w:szCs w:val="24"/>
          <w:lang w:val="en-US"/>
        </w:rPr>
        <w:t>These are expected to be residues 29 to 79 (CYL-I) and 194 to 201 (CYL-II)</w:t>
      </w:r>
      <w:r w:rsidR="00146102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Prange&lt;/Author&gt;&lt;Year&gt;1995&lt;/Year&gt;&lt;RecNum&gt;235&lt;/RecNum&gt;&lt;DisplayText&gt;&lt;style face="superscript"&gt;[11]&lt;/style&gt;&lt;/DisplayText&gt;&lt;record&gt;&lt;rec-number&gt;235&lt;/rec-number&gt;&lt;foreign-keys&gt;&lt;key app="EN" db-id="dfsvved2kvxdffe2dd6vwt9ldstwswxx5eez"&gt;235&lt;/key&gt;&lt;/foreign-keys&gt;&lt;ref-type name="Journal Article"&gt;17&lt;/ref-type&gt;&lt;contributors&gt;&lt;authors&gt;&lt;author&gt;Prange, R.&lt;/author&gt;&lt;author&gt;Streeck, R. E.&lt;/author&gt;&lt;/authors&gt;&lt;/contributors&gt;&lt;auth-address&gt;Institute for Medical Microbiology, Johannes Gutenberg-Universitat-Mainz, Germany.&lt;/auth-address&gt;&lt;titles&gt;&lt;title&gt;Novel transmembrane topology of the hepatitis B virus envelope proteins&lt;/title&gt;&lt;secondary-title&gt;EMBO J&lt;/secondary-title&gt;&lt;alt-title&gt;The EMBO journal&lt;/alt-title&gt;&lt;/titles&gt;&lt;periodical&gt;&lt;full-title&gt;EMBO Journal&lt;/full-title&gt;&lt;abbr-1&gt;EMBO J.&lt;/abbr-1&gt;&lt;abbr-2&gt;EMBO J&lt;/abbr-2&gt;&lt;/periodical&gt;&lt;pages&gt;247-56&lt;/pages&gt;&lt;volume&gt;14&lt;/volume&gt;&lt;number&gt;2&lt;/number&gt;&lt;keywords&gt;&lt;keyword&gt;Animals&lt;/keyword&gt;&lt;keyword&gt;Endoplasmic Reticulum/metabolism&lt;/keyword&gt;&lt;keyword&gt;Hepatitis B virus/*chemistry&lt;/keyword&gt;&lt;keyword&gt;Intracellular Membranes/metabolism&lt;/keyword&gt;&lt;keyword&gt;Protein Conformation&lt;/keyword&gt;&lt;keyword&gt;Protein Processing, Post-Translational&lt;/keyword&gt;&lt;keyword&gt;Transfection&lt;/keyword&gt;&lt;keyword&gt;Viral Envelope Proteins/biosynthesis/*chemistry&lt;/keyword&gt;&lt;/keywords&gt;&lt;dates&gt;&lt;year&gt;1995&lt;/year&gt;&lt;pub-dates&gt;&lt;date&gt;Jan 16&lt;/date&gt;&lt;/pub-dates&gt;&lt;/dates&gt;&lt;isbn&gt;0261-4189 (Print)&amp;#xD;0261-4189 (Linking)&lt;/isbn&gt;&lt;accession-num&gt;7835336&lt;/accession-num&gt;&lt;urls&gt;&lt;related-urls&gt;&lt;url&gt;http://www.ncbi.nlm.nih.gov/pubmed/7835336&lt;/url&gt;&lt;/related-urls&gt;&lt;/urls&gt;&lt;custom2&gt;398078&lt;/custom2&gt;&lt;/record&gt;&lt;/Cite&gt;&lt;/EndNote&gt;</w:instrTex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1" w:tooltip="Prange, 1995 #23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9C6CBD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 xml:space="preserve">The M-HBsAg (281 amino acids), contains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whole S-HBsAg plus an N-terminal preS2 region facing the ER lumen. The L-HBsAg (</w:t>
      </w:r>
      <w:r w:rsidR="00A52A1A" w:rsidRPr="00484790">
        <w:rPr>
          <w:rFonts w:ascii="Book Antiqua" w:hAnsi="Book Antiqua" w:cs="Arial"/>
          <w:sz w:val="24"/>
          <w:szCs w:val="24"/>
          <w:lang w:val="en-US"/>
        </w:rPr>
        <w:t xml:space="preserve">389-400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amino acids), contains preS1, preS2 (preS) and S domains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Sureau&lt;/Author&gt;&lt;Year&gt;2003&lt;/Year&gt;&lt;RecNum&gt;240&lt;/RecNum&gt;&lt;DisplayText&gt;&lt;style face="superscript"&gt;[12]&lt;/style&gt;&lt;/DisplayText&gt;&lt;record&gt;&lt;rec-number&gt;240&lt;/rec-number&gt;&lt;foreign-keys&gt;&lt;key app="EN" db-id="dfsvved2kvxdffe2dd6vwt9ldstwswxx5eez"&gt;240&lt;/key&gt;&lt;/foreign-keys&gt;&lt;ref-type name="Journal Article"&gt;17&lt;/ref-type&gt;&lt;contributors&gt;&lt;authors&gt;&lt;author&gt;Sureau, C.&lt;/author&gt;&lt;author&gt;Fournier-Wirth, C.&lt;/author&gt;&lt;author&gt;Maurel, P.&lt;/author&gt;&lt;/authors&gt;&lt;/contributors&gt;&lt;auth-address&gt;Laboratoire de Virologie Moleculaire, INSERM U76, INTS, Paris, France. csureau@ints.fr&lt;/auth-address&gt;&lt;titles&gt;&lt;title&gt;Role of N glycosylation of hepatitis B virus envelope proteins in morphogenesis and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5519-23&lt;/pages&gt;&lt;volume&gt;77&lt;/volume&gt;&lt;number&gt;9&lt;/number&gt;&lt;keywords&gt;&lt;keyword&gt;Glycosylation&lt;/keyword&gt;&lt;keyword&gt;Hepatitis B virus/genetics/*metabolism&lt;/keyword&gt;&lt;keyword&gt;Hepatitis Delta Virus/*growth &amp;amp; development/*pathogenicity&lt;/keyword&gt;&lt;keyword&gt;Humans&lt;/keyword&gt;&lt;keyword&gt;Morphogenesis&lt;/keyword&gt;&lt;keyword&gt;Mutagenesis, Site-Directed&lt;/keyword&gt;&lt;keyword&gt;Tumor Cells, Cultured&lt;/keyword&gt;&lt;keyword&gt;Viral Envelope Proteins/genetics/*metabolism&lt;/keyword&gt;&lt;keyword&gt;Virion/metabolism&lt;/keyword&gt;&lt;keyword&gt;Virus Assembly&lt;/keyword&gt;&lt;/keywords&gt;&lt;dates&gt;&lt;year&gt;2003&lt;/year&gt;&lt;pub-dates&gt;&lt;date&gt;May&lt;/date&gt;&lt;/pub-dates&gt;&lt;/dates&gt;&lt;isbn&gt;0022-538X (Print)&amp;#xD;0022-538X (Linking)&lt;/isbn&gt;&lt;accession-num&gt;12692255&lt;/accession-num&gt;&lt;urls&gt;&lt;related-urls&gt;&lt;url&gt;http://www.ncbi.nlm.nih.gov/pubmed/12692255&lt;/url&gt;&lt;/related-urls&gt;&lt;/urls&gt;&lt;custom2&gt;153980&lt;/custom2&gt;&lt;/record&gt;&lt;/Cite&gt;&lt;/EndNote&gt;</w:instrTex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2" w:tooltip="Sureau, 2003 #240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2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 xml:space="preserve">. This protein has two conformations based on the positioning of preS in ER membrane towards the cytoplasm </w:t>
      </w:r>
      <w:r w:rsidR="00176BF9" w:rsidRPr="00484790">
        <w:rPr>
          <w:rFonts w:ascii="Book Antiqua" w:hAnsi="Book Antiqua" w:cs="Arial"/>
          <w:sz w:val="24"/>
          <w:szCs w:val="24"/>
          <w:lang w:val="en-US"/>
        </w:rPr>
        <w:t xml:space="preserve">(for virion formation) </w:t>
      </w:r>
      <w:r w:rsidR="00062B9E" w:rsidRPr="00484790">
        <w:rPr>
          <w:rFonts w:ascii="Book Antiqua" w:hAnsi="Book Antiqua" w:cs="Arial"/>
          <w:sz w:val="24"/>
          <w:szCs w:val="24"/>
          <w:lang w:val="en-US"/>
        </w:rPr>
        <w:t>or ER lumen</w:t>
      </w:r>
      <w:r w:rsidR="00176BF9" w:rsidRPr="00484790">
        <w:rPr>
          <w:rFonts w:ascii="Book Antiqua" w:hAnsi="Book Antiqua" w:cs="Arial"/>
          <w:sz w:val="24"/>
          <w:szCs w:val="24"/>
          <w:lang w:val="en-US"/>
        </w:rPr>
        <w:t xml:space="preserve"> (for receptor binding)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Prange&lt;/Author&gt;&lt;Year&gt;1995&lt;/Year&gt;&lt;RecNum&gt;235&lt;/RecNum&gt;&lt;DisplayText&gt;&lt;style face="superscript"&gt;[11]&lt;/style&gt;&lt;/DisplayText&gt;&lt;record&gt;&lt;rec-number&gt;235&lt;/rec-number&gt;&lt;foreign-keys&gt;&lt;key app="EN" db-id="dfsvved2kvxdffe2dd6vwt9ldstwswxx5eez"&gt;235&lt;/key&gt;&lt;/foreign-keys&gt;&lt;ref-type name="Journal Article"&gt;17&lt;/ref-type&gt;&lt;contributors&gt;&lt;authors&gt;&lt;author&gt;Prange, R.&lt;/author&gt;&lt;author&gt;Streeck, R. E.&lt;/author&gt;&lt;/authors&gt;&lt;/contributors&gt;&lt;auth-address&gt;Institute for Medical Microbiology, Johannes Gutenberg-Universitat-Mainz, Germany.&lt;/auth-address&gt;&lt;titles&gt;&lt;title&gt;Novel transmembrane topology of the hepatitis B virus envelope proteins&lt;/title&gt;&lt;secondary-title&gt;EMBO J&lt;/secondary-title&gt;&lt;alt-title&gt;The EMBO journal&lt;/alt-title&gt;&lt;/titles&gt;&lt;periodical&gt;&lt;full-title&gt;EMBO Journal&lt;/full-title&gt;&lt;abbr-1&gt;EMBO J.&lt;/abbr-1&gt;&lt;abbr-2&gt;EMBO J&lt;/abbr-2&gt;&lt;/periodical&gt;&lt;pages&gt;247-56&lt;/pages&gt;&lt;volume&gt;14&lt;/volume&gt;&lt;number&gt;2&lt;/number&gt;&lt;keywords&gt;&lt;keyword&gt;Animals&lt;/keyword&gt;&lt;keyword&gt;Endoplasmic Reticulum/metabolism&lt;/keyword&gt;&lt;keyword&gt;Hepatitis B virus/*chemistry&lt;/keyword&gt;&lt;keyword&gt;Intracellular Membranes/metabolism&lt;/keyword&gt;&lt;keyword&gt;Protein Conformation&lt;/keyword&gt;&lt;keyword&gt;Protein Processing, Post-Translational&lt;/keyword&gt;&lt;keyword&gt;Transfection&lt;/keyword&gt;&lt;keyword&gt;Viral Envelope Proteins/biosynthesis/*chemistry&lt;/keyword&gt;&lt;/keywords&gt;&lt;dates&gt;&lt;year&gt;1995&lt;/year&gt;&lt;pub-dates&gt;&lt;date&gt;Jan 16&lt;/date&gt;&lt;/pub-dates&gt;&lt;/dates&gt;&lt;isbn&gt;0261-4189 (Print)&amp;#xD;0261-4189 (Linking)&lt;/isbn&gt;&lt;accession-num&gt;7835336&lt;/accession-num&gt;&lt;urls&gt;&lt;related-urls&gt;&lt;url&gt;http://www.ncbi.nlm.nih.gov/pubmed/7835336&lt;/url&gt;&lt;/related-urls&gt;&lt;/urls&gt;&lt;custom2&gt;398078&lt;/custom2&gt;&lt;/record&gt;&lt;/Cite&gt;&lt;/EndNote&gt;</w:instrTex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1" w:tooltip="Prange, 1995 #23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C6A0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Pr="00484790">
        <w:rPr>
          <w:rFonts w:ascii="Book Antiqua" w:hAnsi="Book Antiqua" w:cs="Arial"/>
          <w:sz w:val="24"/>
          <w:szCs w:val="24"/>
          <w:lang w:val="en-US"/>
        </w:rPr>
        <w:t>All three types of HBsAgs are found on the surface of mature HDV particles</w: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Dastgerdi&lt;/Author&gt;&lt;Year&gt;2012&lt;/Year&gt;&lt;RecNum&gt;118&lt;/RecNum&gt;&lt;DisplayText&gt;&lt;style face="superscript"&gt;[2]&lt;/style&gt;&lt;/DisplayText&gt;&lt;record&gt;&lt;rec-number&gt;118&lt;/rec-number&gt;&lt;foreign-keys&gt;&lt;key app="EN" db-id="dfsvved2kvxdffe2dd6vwt9ldstwswxx5eez"&gt;118&lt;/key&gt;&lt;/foreign-keys&gt;&lt;ref-type name="Journal Article"&gt;17&lt;/ref-type&gt;&lt;contributors&gt;&lt;authors&gt;&lt;author&gt;Dastgerdi, E. S.&lt;/author&gt;&lt;author&gt;Herbers, U.&lt;/author&gt;&lt;author&gt;Tacke, F.&lt;/author&gt;&lt;/authors&gt;&lt;/contributors&gt;&lt;auth-address&gt;Elham Shirvani Dastgerdi, Ulf Herbers, Frank Tacke, Department of Medicine III, RWTH-University Hospital Aachen, Pauwelsstrasse 30, 52074 Aachen, Germany.&lt;/auth-address&gt;&lt;titles&gt;&lt;title&gt;Molecular and clinical aspects of hepatitis D virus infections&lt;/title&gt;&lt;secondary-title&gt;World J Virol&lt;/secondary-title&gt;&lt;alt-title&gt;World journal of virology&lt;/alt-title&gt;&lt;/titles&gt;&lt;periodical&gt;&lt;full-title&gt;World J Virol&lt;/full-title&gt;&lt;abbr-1&gt;World journal of virology&lt;/abbr-1&gt;&lt;/periodical&gt;&lt;alt-periodical&gt;&lt;full-title&gt;World J Virol&lt;/full-title&gt;&lt;abbr-1&gt;World journal of virology&lt;/abbr-1&gt;&lt;/alt-periodical&gt;&lt;pages&gt;71-8&lt;/pages&gt;&lt;volume&gt;1&lt;/volume&gt;&lt;number&gt;3&lt;/number&gt;&lt;dates&gt;&lt;year&gt;2012&lt;/year&gt;&lt;pub-dates&gt;&lt;date&gt;Jun 12&lt;/date&gt;&lt;/pub-dates&gt;&lt;/dates&gt;&lt;isbn&gt;2220-3249 (Electronic)&amp;#xD;2220-3249 (Linking)&lt;/isbn&gt;&lt;accession-num&gt;24175212&lt;/accession-num&gt;&lt;urls&gt;&lt;related-urls&gt;&lt;url&gt;http://www.ncbi.nlm.nih.gov/pubmed/24175212&lt;/url&gt;&lt;/related-urls&gt;&lt;/urls&gt;&lt;custom2&gt;3782269&lt;/custom2&gt;&lt;electronic-resource-num&gt;10.5501/wjv.v1.i3.71&lt;/electronic-resource-num&gt;&lt;/record&gt;&lt;/Cite&gt;&lt;/EndNote&gt;</w:instrTex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13752D" w:rsidRPr="00484790">
        <w:rPr>
          <w:rFonts w:ascii="Book Antiqua" w:hAnsi="Book Antiqua" w:cs="Arial"/>
          <w:sz w:val="24"/>
          <w:szCs w:val="24"/>
          <w:lang w:val="en-US"/>
        </w:rPr>
        <w:t xml:space="preserve"> The schematic features of HBsAg proteins and their localization in ER membrane are shown in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 xml:space="preserve"> F</w:t>
      </w:r>
      <w:r w:rsidR="0013752D" w:rsidRPr="00484790">
        <w:rPr>
          <w:rFonts w:ascii="Book Antiqua" w:hAnsi="Book Antiqua" w:cs="Arial"/>
          <w:sz w:val="24"/>
          <w:szCs w:val="24"/>
          <w:lang w:val="en-US"/>
        </w:rPr>
        <w:t>igure 1.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:rsidR="00D96C23" w:rsidRPr="00484790" w:rsidRDefault="00C46BF5" w:rsidP="00484790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Both HDV small and large proteins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form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connections to one another as well as to HDV RNA through RNA binding domains (RBDs) to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assemble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84790">
        <w:rPr>
          <w:rFonts w:ascii="Book Antiqua" w:hAnsi="Book Antiqua" w:cs="Arial"/>
          <w:sz w:val="24"/>
          <w:szCs w:val="24"/>
          <w:lang w:val="en-US"/>
        </w:rPr>
        <w:t>HDV ribonucleoprotein (RNP) complex</w: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Shirvani-Dastgerdi&lt;/Author&gt;&lt;Year&gt;2014&lt;/Year&gt;&lt;RecNum&gt;369&lt;/RecNum&gt;&lt;DisplayText&gt;&lt;style face="superscript"&gt;[6]&lt;/style&gt;&lt;/DisplayText&gt;&lt;record&gt;&lt;rec-number&gt;369&lt;/rec-number&gt;&lt;foreign-keys&gt;&lt;key app="EN" db-id="dfsvved2kvxdffe2dd6vwt9ldstwswxx5eez"&gt;369&lt;/key&gt;&lt;/foreign-keys&gt;&lt;ref-type name="Journal Article"&gt;17&lt;/ref-type&gt;&lt;contributors&gt;&lt;authors&gt;&lt;author&gt;Shirvani-Dastgerdi, E.&lt;/author&gt;&lt;author&gt;Amini-Bavil-Olyaee, S.&lt;/author&gt;&lt;author&gt;Alavian, S. M.&lt;/author&gt;&lt;author&gt;Trautwein, C.&lt;/author&gt;&lt;author&gt;Tacke, F.&lt;/author&gt;&lt;/authors&gt;&lt;/contributors&gt;&lt;auth-address&gt;Department of Medicine III, RWTH-University Hospital Aachen, Aachen, Germany.&amp;#xD;Department of Molecular Microbiology and Immunology, Keck School of Medicine, University of Southern California, Harlyne J. Norris Cancer Research Tower, Los Angeles, CA, USA.&amp;#xD;Baqiyatallah Research Centre for Gastroenterology and Liver Diseases, Baqiyatallah University of Medical Sciences, Tehran, Iran. Electronic address: frank.tacke@gmx.net.&lt;/auth-address&gt;&lt;titles&gt;&lt;title&gt;Comprehensive analysis of mutations in the hepatitis delta virus genome based on full-length sequencing in a nationwide cohort study and evolutionary pattern during disease progression&lt;/title&gt;&lt;secondary-title&gt;Clin Microbiol Infect&lt;/secondary-title&gt;&lt;alt-title&gt;Clinical microbiology and infection : the official publication of the European Society of Clinical Microbiology and Infectious Diseases&lt;/alt-title&gt;&lt;/titles&gt;&lt;periodical&gt;&lt;full-title&gt;Clinical Microbiology and Infection&lt;/full-title&gt;&lt;abbr-1&gt;Clin. Microbiol. Infect.&lt;/abbr-1&gt;&lt;abbr-2&gt;Clin Microbiol Infect&lt;/abbr-2&gt;&lt;abbr-3&gt;Clinical Microbiology &amp;amp; Infection&lt;/abbr-3&gt;&lt;/periodical&gt;&lt;dates&gt;&lt;year&gt;2014&lt;/year&gt;&lt;pub-dates&gt;&lt;date&gt;Dec 26&lt;/date&gt;&lt;/pub-dates&gt;&lt;/dates&gt;&lt;isbn&gt;1469-0691 (Electronic)&amp;#xD;1198-743X (Linking)&lt;/isbn&gt;&lt;accession-num&gt;25656625&lt;/accession-num&gt;&lt;urls&gt;&lt;related-urls&gt;&lt;url&gt;http://www.ncbi.nlm.nih.gov/pubmed/25656625&lt;/url&gt;&lt;/related-urls&gt;&lt;/urls&gt;&lt;electronic-resource-num&gt;10.1016/j.cmi.2014.12.008&lt;/electronic-resource-num&gt;&lt;/record&gt;&lt;/Cite&gt;&lt;/EndNote&gt;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6" w:tooltip="Shirvani-Dastgerdi, 2014 #369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6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The L-HDAg is responsible for RNP localization in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ER membrane through a CXXX farnesylation signal </w:t>
      </w:r>
      <w:r w:rsidR="00EF3CAB" w:rsidRPr="00484790">
        <w:rPr>
          <w:rFonts w:ascii="Book Antiqua" w:hAnsi="Book Antiqua" w:cs="Arial"/>
          <w:sz w:val="24"/>
          <w:szCs w:val="24"/>
          <w:lang w:val="en-US"/>
        </w:rPr>
        <w:t>(C stands for c</w:t>
      </w:r>
      <w:r w:rsidRPr="00484790">
        <w:rPr>
          <w:rFonts w:ascii="Book Antiqua" w:hAnsi="Book Antiqua" w:cs="Arial"/>
          <w:sz w:val="24"/>
          <w:szCs w:val="24"/>
          <w:lang w:val="en-US"/>
        </w:rPr>
        <w:t>ytosine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nd X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for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ny amino acid) and also interaction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with HBV surface proteins through its packaging signal</w: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484790" w:rsidRPr="00484790">
        <w:rPr>
          <w:rFonts w:ascii="Book Antiqua" w:hAnsi="Book Antiqua" w:cs="Arial"/>
          <w:sz w:val="24"/>
          <w:szCs w:val="24"/>
          <w:lang w:val="en-US"/>
        </w:rPr>
        <w:t>F</w: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t>igure 1)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662A54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Dastgerdi&lt;/Author&gt;&lt;Year&gt;2012&lt;/Year&gt;&lt;RecNum&gt;193&lt;/RecNum&gt;&lt;DisplayText&gt;&lt;style face="superscript"&gt;[2]&lt;/style&gt;&lt;/DisplayText&gt;&lt;record&gt;&lt;rec-number&gt;193&lt;/rec-number&gt;&lt;foreign-keys&gt;&lt;key app="EN" db-id="dfsvved2kvxdffe2dd6vwt9ldstwswxx5eez"&gt;193&lt;/key&gt;&lt;/foreign-keys&gt;&lt;ref-type name="Journal Article"&gt;17&lt;/ref-type&gt;&lt;contributors&gt;&lt;authors&gt;&lt;author&gt;Dastgerdi, E. S.&lt;/author&gt;&lt;author&gt;Herbers, U.&lt;/author&gt;&lt;author&gt;Tacke, F.&lt;/author&gt;&lt;/authors&gt;&lt;/contributors&gt;&lt;auth-address&gt;Elham Shirvani Dastgerdi, Ulf Herbers, Frank Tacke, Department of Medicine III, RWTH-University Hospital Aachen, Pauwelsstrasse 30, 52074 Aachen, Germany.&lt;/auth-address&gt;&lt;titles&gt;&lt;title&gt;Molecular and clinical aspects of hepatitis D virus infections&lt;/title&gt;&lt;secondary-title&gt;World J Virol&lt;/secondary-title&gt;&lt;alt-title&gt;World journal of virology&lt;/alt-title&gt;&lt;/titles&gt;&lt;periodical&gt;&lt;full-title&gt;World J Virol&lt;/full-title&gt;&lt;abbr-1&gt;World journal of virology&lt;/abbr-1&gt;&lt;/periodical&gt;&lt;alt-periodical&gt;&lt;full-title&gt;World J Virol&lt;/full-title&gt;&lt;abbr-1&gt;World journal of virology&lt;/abbr-1&gt;&lt;/alt-periodical&gt;&lt;pages&gt;71-8&lt;/pages&gt;&lt;volume&gt;1&lt;/volume&gt;&lt;number&gt;3&lt;/number&gt;&lt;dates&gt;&lt;year&gt;2012&lt;/year&gt;&lt;pub-dates&gt;&lt;date&gt;Jun 12&lt;/date&gt;&lt;/pub-dates&gt;&lt;/dates&gt;&lt;isbn&gt;2220-3249 (Electronic)&amp;#xD;2220-3249 (Linking)&lt;/isbn&gt;&lt;accession-num&gt;24175212&lt;/accession-num&gt;&lt;urls&gt;&lt;related-urls&gt;&lt;url&gt;http://www.ncbi.nlm.nih.gov/pubmed/24175212&lt;/url&gt;&lt;/related-urls&gt;&lt;/urls&gt;&lt;custom2&gt;3782269&lt;/custom2&gt;&lt;electronic-resource-num&gt;10.5501/wjv.v1.i3.71&lt;/electronic-resource-num&gt;&lt;/record&gt;&lt;/Cite&gt;&lt;/EndNote&gt;</w:instrTex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" w:tooltip="Dastgerdi, 2012 #19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</w:t>
        </w:r>
      </w:hyperlink>
      <w:r w:rsidR="00662A54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A468E" w:rsidRPr="00484790">
        <w:rPr>
          <w:rFonts w:ascii="Book Antiqua" w:hAnsi="Book Antiqua" w:cs="Arial"/>
          <w:sz w:val="24"/>
          <w:szCs w:val="24"/>
          <w:lang w:val="en-US"/>
        </w:rPr>
        <w:t xml:space="preserve">The packaging signal is very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HDV </w:t>
      </w:r>
      <w:r w:rsidR="007A468E" w:rsidRPr="00484790">
        <w:rPr>
          <w:rFonts w:ascii="Book Antiqua" w:hAnsi="Book Antiqua" w:cs="Arial"/>
          <w:sz w:val="24"/>
          <w:szCs w:val="24"/>
          <w:lang w:val="en-US"/>
        </w:rPr>
        <w:t xml:space="preserve">genotype specific (74% divergence between genotypes 1 and 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2) </w:t>
      </w:r>
      <w:r w:rsidR="007A468E" w:rsidRPr="00484790">
        <w:rPr>
          <w:rFonts w:ascii="Book Antiqua" w:hAnsi="Book Antiqua" w:cs="Arial"/>
          <w:sz w:val="24"/>
          <w:szCs w:val="24"/>
          <w:lang w:val="en-US"/>
        </w:rPr>
        <w:t xml:space="preserve">and plays an important role in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>the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 envelopment. 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>Although an association between HDV-1/HBV-A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 -D and HDV-3/HBV-F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 -A has been observed,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>independent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 investigations suggest that the co-infections are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>mainly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 representative of common genotypes of each of the viruses in certain geographical areas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 and not specific for distinct HBV or HDV genotypes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Hb21lcy1Hb3V2ZWE8L0F1dGhvcj48WWVhcj4yMDA4PC9Z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Hb21lcy1Hb3V2ZWE8L0F1dGhvcj48WWVhcj4yMDA4PC9Z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3" w:tooltip="Gomes-Gouvea, 2008 #3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3-15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910793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117023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tudies 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>indicate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 that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HDV </w:t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t xml:space="preserve">genotype 2 is associated with a less aggressive disease compared to genotype 1 which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has been attributed to 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t xml:space="preserve">higher </w:t>
      </w:r>
      <w:r w:rsidR="00C800E2" w:rsidRPr="00484790">
        <w:rPr>
          <w:rFonts w:ascii="Book Antiqua" w:hAnsi="Book Antiqua" w:cs="Arial"/>
          <w:sz w:val="24"/>
          <w:szCs w:val="24"/>
          <w:lang w:val="en-US"/>
        </w:rPr>
        <w:t xml:space="preserve">packaging efficiency of genotype 1 </w:t>
      </w:r>
      <w:r w:rsidR="00007253">
        <w:rPr>
          <w:rFonts w:ascii="Book Antiqua" w:hAnsi="Book Antiqua" w:cs="Arial"/>
          <w:sz w:val="24"/>
          <w:szCs w:val="24"/>
          <w:lang w:val="en-US"/>
        </w:rPr>
        <w:t>than that of genotype 2</w:t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Ic3U8L0F1dGhvcj48WWVhcj4yMDA0PC9ZZWFyPjxSZWNO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Ic3U8L0F1dGhvcj48WWVhcj4yMDA0PC9ZZWFyPjxSZWNO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6" w:tooltip="Hsu, 2004 #33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6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7" w:tooltip="Hsu, 2002 #3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6D4D92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Moreover, a variation in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>packaging efficiency has been observed among different isolates of the same genotype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 which reflects the </w:t>
      </w:r>
      <w:r w:rsidR="00696310" w:rsidRPr="00484790">
        <w:rPr>
          <w:rFonts w:ascii="Book Antiqua" w:hAnsi="Book Antiqua" w:cs="Arial"/>
          <w:sz w:val="24"/>
          <w:szCs w:val="24"/>
          <w:lang w:val="en-US"/>
        </w:rPr>
        <w:t xml:space="preserve">critical </w:t>
      </w:r>
      <w:r w:rsidR="00D96C23" w:rsidRPr="00484790">
        <w:rPr>
          <w:rFonts w:ascii="Book Antiqua" w:hAnsi="Book Antiqua" w:cs="Arial"/>
          <w:sz w:val="24"/>
          <w:szCs w:val="24"/>
          <w:lang w:val="en-US"/>
        </w:rPr>
        <w:t xml:space="preserve">role of this length in HDAg interactions with HBsAg. </w:t>
      </w:r>
      <w:r w:rsidR="00A06AD0" w:rsidRPr="00484790">
        <w:rPr>
          <w:rFonts w:ascii="Book Antiqua" w:hAnsi="Book Antiqua" w:cs="Arial"/>
          <w:sz w:val="24"/>
          <w:szCs w:val="24"/>
          <w:lang w:val="en-US"/>
        </w:rPr>
        <w:t>It has been reported that</w:t>
      </w:r>
      <w:r w:rsidR="00696310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t xml:space="preserve">the hydrophobic nature of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t xml:space="preserve">L-HDAg C-terminal domain provided by C211-farnesylation as well as the number of hydrophobic residues of </w:t>
      </w:r>
      <w:r w:rsidR="005821C2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t xml:space="preserve">packaging signal (which differs among HDV genotypes) enhance HDV </w:t>
      </w:r>
      <w:r w:rsidR="00A06AD0" w:rsidRPr="00484790">
        <w:rPr>
          <w:rFonts w:ascii="Book Antiqua" w:hAnsi="Book Antiqua" w:cs="Arial"/>
          <w:sz w:val="24"/>
          <w:szCs w:val="24"/>
          <w:lang w:val="en-US"/>
        </w:rPr>
        <w:t xml:space="preserve">interactions with surface proteins of HBV and therefore </w:t>
      </w:r>
      <w:r w:rsidR="00DF628E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007253">
        <w:rPr>
          <w:rFonts w:ascii="Book Antiqua" w:hAnsi="Book Antiqua" w:cs="Arial"/>
          <w:sz w:val="24"/>
          <w:szCs w:val="24"/>
          <w:lang w:val="en-US"/>
        </w:rPr>
        <w:t>packaging efficiency</w:t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Ic3U8L0F1dGhvcj48WWVhcj4yMDAyPC9ZZWFyPjxSZWNO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Ic3U8L0F1dGhvcj48WWVhcj4yMDAyPC9ZZWFyPjxSZWNO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7" w:tooltip="Hsu, 2002 #3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04652" w:rsidRPr="00484790">
        <w:rPr>
          <w:rFonts w:ascii="Book Antiqua" w:hAnsi="Book Antiqua" w:cs="Arial"/>
          <w:sz w:val="24"/>
          <w:szCs w:val="24"/>
          <w:lang w:val="en-US"/>
        </w:rPr>
        <w:t>.</w:t>
      </w:r>
    </w:p>
    <w:p w:rsidR="00A16B9C" w:rsidRPr="00484790" w:rsidRDefault="00A06AD0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W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>hile HBV requires both S- and L-H</w:t>
      </w:r>
      <w:r w:rsidR="00663CAC" w:rsidRPr="00484790">
        <w:rPr>
          <w:rFonts w:ascii="Book Antiqua" w:hAnsi="Book Antiqua" w:cs="Arial"/>
          <w:sz w:val="24"/>
          <w:szCs w:val="24"/>
          <w:lang w:val="en-US"/>
        </w:rPr>
        <w:t>B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 xml:space="preserve">Ags for </w:t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t>viral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 xml:space="preserve"> assembly</w:t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9694F" w:rsidRPr="00484790">
        <w:rPr>
          <w:rFonts w:ascii="Book Antiqua" w:hAnsi="Book Antiqua" w:cs="Arial"/>
          <w:sz w:val="24"/>
          <w:szCs w:val="24"/>
          <w:lang w:val="en-US"/>
        </w:rPr>
        <w:t xml:space="preserve">HDV </w:t>
      </w:r>
      <w:r w:rsidR="00C05112" w:rsidRPr="00484790">
        <w:rPr>
          <w:rFonts w:ascii="Book Antiqua" w:hAnsi="Book Antiqua" w:cs="Arial"/>
          <w:sz w:val="24"/>
          <w:szCs w:val="24"/>
          <w:lang w:val="en-US"/>
        </w:rPr>
        <w:t>needs</w:t>
      </w:r>
      <w:r w:rsidR="0019694F" w:rsidRPr="00484790">
        <w:rPr>
          <w:rFonts w:ascii="Book Antiqua" w:hAnsi="Book Antiqua" w:cs="Arial"/>
          <w:sz w:val="24"/>
          <w:szCs w:val="24"/>
          <w:lang w:val="en-US"/>
        </w:rPr>
        <w:t xml:space="preserve"> S-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>HBsAg</w:t>
      </w:r>
      <w:r w:rsidR="0019694F" w:rsidRPr="00484790">
        <w:rPr>
          <w:rFonts w:ascii="Book Antiqua" w:hAnsi="Book Antiqua" w:cs="Arial"/>
          <w:sz w:val="24"/>
          <w:szCs w:val="24"/>
          <w:lang w:val="en-US"/>
        </w:rPr>
        <w:t xml:space="preserve"> for its </w:t>
      </w:r>
      <w:r w:rsidR="00D44673" w:rsidRPr="00484790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9694F" w:rsidRPr="00484790">
        <w:rPr>
          <w:rFonts w:ascii="Book Antiqua" w:hAnsi="Book Antiqua" w:cs="Arial"/>
          <w:sz w:val="24"/>
          <w:szCs w:val="24"/>
          <w:lang w:val="en-US"/>
        </w:rPr>
        <w:t>virion packaging and</w:t>
      </w:r>
      <w:r w:rsidR="00D44673" w:rsidRPr="00484790">
        <w:rPr>
          <w:rFonts w:ascii="Book Antiqua" w:hAnsi="Book Antiqua" w:cs="Arial"/>
          <w:sz w:val="24"/>
          <w:szCs w:val="24"/>
          <w:lang w:val="en-US"/>
        </w:rPr>
        <w:t xml:space="preserve"> L-HBsAg for </w:t>
      </w:r>
      <w:r w:rsidR="0019694F" w:rsidRPr="00484790">
        <w:rPr>
          <w:rFonts w:ascii="Book Antiqua" w:hAnsi="Book Antiqua" w:cs="Arial"/>
          <w:sz w:val="24"/>
          <w:szCs w:val="24"/>
          <w:lang w:val="en-US"/>
        </w:rPr>
        <w:t>infectivity</w:t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dXJlYXU8L0F1dGhvcj48WWVhcj4xOTkzPC9ZZWFyPjxS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YWx0LXBlcmlvZGljYWw+PGZ1bGwt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dXJlYXU8L0F1dGhvcj48WWVhcj4xOTkzPC9ZZWFyPjxS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YWx0LXBlcmlvZGljYWw+PGZ1bGwt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8" w:tooltip="Sureau, 1993 #230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8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19" w:tooltip="Bruss, 1991 #23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9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715D6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821BFD" w:rsidRPr="00484790">
        <w:rPr>
          <w:rFonts w:ascii="Book Antiqua" w:hAnsi="Book Antiqua" w:cs="Arial"/>
          <w:sz w:val="24"/>
          <w:szCs w:val="24"/>
          <w:lang w:val="en-US"/>
        </w:rPr>
        <w:t xml:space="preserve"> Therefore, it is very likely that most of the HDAg binding sites are located on the S domain of HBsAg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Gudima&lt;/Author&gt;&lt;Year&gt;2007&lt;/Year&gt;&lt;RecNum&gt;301&lt;/RecNum&gt;&lt;DisplayText&gt;&lt;style face="superscript"&gt;[20]&lt;/style&gt;&lt;/DisplayText&gt;&lt;record&gt;&lt;rec-number&gt;301&lt;/rec-number&gt;&lt;foreign-keys&gt;&lt;key app="EN" db-id="dfsvved2kvxdffe2dd6vwt9ldstwswxx5eez"&gt;301&lt;/key&gt;&lt;/foreign-keys&gt;&lt;ref-type name="Journal Article"&gt;17&lt;/ref-type&gt;&lt;contributors&gt;&lt;authors&gt;&lt;author&gt;Gudima, S.&lt;/author&gt;&lt;author&gt;Meier, A.&lt;/author&gt;&lt;author&gt;Dunbrack, R.&lt;/author&gt;&lt;author&gt;Taylor, J.&lt;/author&gt;&lt;author&gt;Bruss, V.&lt;/author&gt;&lt;/authors&gt;&lt;/contributors&gt;&lt;auth-address&gt;Fox Chase Cancer Center, 333 Cottman Avenue, Philadelphia, PA 19111-2497, USA, and Department of Virology, University of Gottingen, Germany.&lt;/auth-address&gt;&lt;titles&gt;&lt;title&gt;Two potentially important elements of the hepatitis B virus large envelope protein are dispensable for the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4343-7&lt;/pages&gt;&lt;volume&gt;81&lt;/volume&gt;&lt;number&gt;8&lt;/number&gt;&lt;keywords&gt;&lt;keyword&gt;Cells, Cultured&lt;/keyword&gt;&lt;keyword&gt;Hepatitis B virus/*genetics/*physiology&lt;/keyword&gt;&lt;keyword&gt;Hepatitis Delta Virus/genetics/*physiology&lt;/keyword&gt;&lt;keyword&gt;Hepatocytes/virology&lt;/keyword&gt;&lt;keyword&gt;Humans&lt;/keyword&gt;&lt;keyword&gt;*Mutation&lt;/keyword&gt;&lt;keyword&gt;Viral Envelope Proteins/chemistry/genetics/*physiology&lt;/keyword&gt;&lt;keyword&gt;Virus Attachment&lt;/keyword&gt;&lt;keyword&gt;Virus Internalization&lt;/keyword&gt;&lt;/keywords&gt;&lt;dates&gt;&lt;year&gt;2007&lt;/year&gt;&lt;pub-dates&gt;&lt;date&gt;Apr&lt;/date&gt;&lt;/pub-dates&gt;&lt;/dates&gt;&lt;isbn&gt;0022-538X (Print)&amp;#xD;0022-538X (Linking)&lt;/isbn&gt;&lt;accession-num&gt;17251287&lt;/accession-num&gt;&lt;urls&gt;&lt;related-urls&gt;&lt;url&gt;http://www.ncbi.nlm.nih.gov/pubmed/17251287&lt;/url&gt;&lt;/related-urls&gt;&lt;/urls&gt;&lt;custom2&gt;1866104&lt;/custom2&gt;&lt;electronic-resource-num&gt;10.1128/JVI.02478-06&lt;/electronic-resource-num&gt;&lt;/record&gt;&lt;/Cite&gt;&lt;/EndNote&gt;</w:instrTex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0" w:tooltip="Gudima, 2007 #30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0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7F6BAC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While an intact HBsAg is not able to interact with L-HDAg, a denatured form of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HBsAg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 is </w:t>
      </w:r>
      <w:r w:rsidR="008E5B8F" w:rsidRPr="00484790">
        <w:rPr>
          <w:rFonts w:ascii="Book Antiqua" w:hAnsi="Book Antiqua" w:cs="Arial"/>
          <w:sz w:val="24"/>
          <w:szCs w:val="24"/>
          <w:lang w:val="en-US"/>
        </w:rPr>
        <w:t>competent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 for such interaction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>suggesting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 that L-HDAg has no connection to the external domains of HBsAg but rather to t</w:t>
      </w:r>
      <w:r w:rsidR="00146102">
        <w:rPr>
          <w:rFonts w:ascii="Book Antiqua" w:hAnsi="Book Antiqua" w:cs="Arial"/>
          <w:sz w:val="24"/>
          <w:szCs w:val="24"/>
          <w:lang w:val="en-US"/>
        </w:rPr>
        <w:t>he domains inside the particles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Wang, 1996 #2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92583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>The cytoplasmic orientation of the CYLs of the S protein, provides a reasonable condition for these sites to interact with pre-mature HDV virions in the cytosol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007253" w:rsidRPr="00484790">
        <w:rPr>
          <w:rFonts w:ascii="Book Antiqua" w:hAnsi="Book Antiqua" w:cs="Arial"/>
          <w:sz w:val="24"/>
          <w:szCs w:val="24"/>
          <w:lang w:val="en-US"/>
        </w:rPr>
        <w:t>F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t>igure 1)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Persson&lt;/Author&gt;&lt;Year&gt;1994&lt;/Year&gt;&lt;RecNum&gt;261&lt;/RecNum&gt;&lt;DisplayText&gt;&lt;style face="superscript"&gt;[22]&lt;/style&gt;&lt;/DisplayText&gt;&lt;record&gt;&lt;rec-number&gt;261&lt;/rec-number&gt;&lt;foreign-keys&gt;&lt;key app="EN" db-id="dfsvved2kvxdffe2dd6vwt9ldstwswxx5eez"&gt;261&lt;/key&gt;&lt;/foreign-keys&gt;&lt;ref-type name="Journal Article"&gt;17&lt;/ref-type&gt;&lt;contributors&gt;&lt;authors&gt;&lt;author&gt;Persson, B.&lt;/author&gt;&lt;author&gt;Argos, P.&lt;/author&gt;&lt;/authors&gt;&lt;/contributors&gt;&lt;auth-address&gt;European Molecular Biology Laboratory, Heidelberg, Germany.&lt;/auth-address&gt;&lt;titles&gt;&lt;title&gt;Prediction of transmembrane segments in proteins utilising multiple sequence alignments&lt;/title&gt;&lt;secondary-title&gt;J Mol Biol&lt;/secondary-title&gt;&lt;alt-title&gt;Journal of molecular biology&lt;/alt-title&gt;&lt;/titles&gt;&lt;periodical&gt;&lt;full-title&gt;Journal of Molecular Biology&lt;/full-title&gt;&lt;abbr-1&gt;J. Mol. Biol.&lt;/abbr-1&gt;&lt;abbr-2&gt;J Mol Biol&lt;/abbr-2&gt;&lt;/periodical&gt;&lt;alt-periodical&gt;&lt;full-title&gt;Journal of Molecular Biology&lt;/full-title&gt;&lt;abbr-1&gt;J. Mol. Biol.&lt;/abbr-1&gt;&lt;abbr-2&gt;J Mol Biol&lt;/abbr-2&gt;&lt;/alt-periodical&gt;&lt;pages&gt;182-92&lt;/pages&gt;&lt;volume&gt;237&lt;/volume&gt;&lt;number&gt;2&lt;/number&gt;&lt;keywords&gt;&lt;keyword&gt;Algorithms&lt;/keyword&gt;&lt;keyword&gt;Amino Acid Sequence&lt;/keyword&gt;&lt;keyword&gt;Amino Acids/analysis&lt;/keyword&gt;&lt;keyword&gt;Electron Transport Complex IV/chemistry&lt;/keyword&gt;&lt;keyword&gt;Hepatitis B Surface Antigens/chemistry&lt;/keyword&gt;&lt;keyword&gt;Membrane Proteins/*chemistry&lt;/keyword&gt;&lt;keyword&gt;Molecular Sequence Data&lt;/keyword&gt;&lt;keyword&gt;NAD(P)H Dehydrogenase (Quinone)/chemistry&lt;/keyword&gt;&lt;keyword&gt;Potassium Channels/chemistry&lt;/keyword&gt;&lt;keyword&gt;*Protein Conformation&lt;/keyword&gt;&lt;keyword&gt;Reproducibility of Results&lt;/keyword&gt;&lt;keyword&gt;*Sequence Alignment&lt;/keyword&gt;&lt;/keywords&gt;&lt;dates&gt;&lt;year&gt;1994&lt;/year&gt;&lt;pub-dates&gt;&lt;date&gt;Mar 25&lt;/date&gt;&lt;/pub-dates&gt;&lt;/dates&gt;&lt;isbn&gt;0022-2836 (Print)&amp;#xD;0022-2836 (Linking)&lt;/isbn&gt;&lt;accession-num&gt;8126732&lt;/accession-num&gt;&lt;urls&gt;&lt;related-urls&gt;&lt;url&gt;http://www.ncbi.nlm.nih.gov/pubmed/8126732&lt;/url&gt;&lt;/related-urls&gt;&lt;/urls&gt;&lt;electronic-resource-num&gt;10.1006/jmbi.1994.1220&lt;/electronic-resource-num&gt;&lt;/record&gt;&lt;/Cite&gt;&lt;/EndNote&gt;</w:instrTex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2" w:tooltip="Persson, 1994 #26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2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:rsidR="00401E61" w:rsidRPr="00484790" w:rsidRDefault="007F6BAC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The importance of </w:t>
      </w:r>
      <w:r w:rsidR="00A974F2" w:rsidRPr="00484790">
        <w:rPr>
          <w:rFonts w:ascii="Book Antiqua" w:hAnsi="Book Antiqua" w:cs="Arial"/>
          <w:sz w:val="24"/>
          <w:szCs w:val="24"/>
          <w:lang w:val="en-US"/>
        </w:rPr>
        <w:t xml:space="preserve">S-HBsAg </w:t>
      </w:r>
      <w:r w:rsidRPr="00484790">
        <w:rPr>
          <w:rFonts w:ascii="Book Antiqua" w:hAnsi="Book Antiqua" w:cs="Arial"/>
          <w:sz w:val="24"/>
          <w:szCs w:val="24"/>
          <w:lang w:val="en-US"/>
        </w:rPr>
        <w:t>residues 24 to 28 and 56 to 80 for HDV secretion has</w:t>
      </w:r>
      <w:r w:rsidR="00007253">
        <w:rPr>
          <w:rFonts w:ascii="Book Antiqua" w:hAnsi="Book Antiqua" w:cs="Arial"/>
          <w:sz w:val="24"/>
          <w:szCs w:val="24"/>
          <w:lang w:val="en-US"/>
        </w:rPr>
        <w:t xml:space="preserve"> been shown in previous studies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ZW5uYTwvQXV0aG9yPjxZZWFyPjE5OTg8L1llYXI+PFJl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ZW5uYTwvQXV0aG9yPjxZZWFyPjE5OTg8L1llYXI+PFJl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3" w:tooltip="Jenna, 1998 #23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3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4" w:tooltip="Hourioux, 1998 #237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4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>. Also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 C-terminal truncation of HBsAg by 50 amino acids inhibit</w:t>
      </w:r>
      <w:r w:rsidR="00007253">
        <w:rPr>
          <w:rFonts w:ascii="Book Antiqua" w:hAnsi="Book Antiqua" w:cs="Arial"/>
          <w:sz w:val="24"/>
          <w:szCs w:val="24"/>
          <w:lang w:val="en-US"/>
        </w:rPr>
        <w:t>s HDV envelopment and secretion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DaGVuPC9BdXRob3I+PFllYXI+MTk5MzwvWWVhcj48UmVj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DaGVuPC9BdXRob3I+PFllYXI+MTk5MzwvWWVhcj48UmVj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5" w:tooltip="Chen, 1993 #26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5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Based on these data and also 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from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our recent observation 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indicating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a high rate of amino acid selection at CYLs of </w:t>
      </w:r>
      <w:r w:rsidR="00FA0D14" w:rsidRPr="00484790">
        <w:rPr>
          <w:rFonts w:ascii="Book Antiqua" w:hAnsi="Book Antiqua" w:cs="Arial"/>
          <w:sz w:val="24"/>
          <w:szCs w:val="24"/>
          <w:lang w:val="en-US"/>
        </w:rPr>
        <w:t>S-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HBsAg in 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HBV isolates </w:t>
      </w:r>
      <w:r w:rsidR="00E5610B" w:rsidRPr="00484790">
        <w:rPr>
          <w:rFonts w:ascii="Book Antiqua" w:hAnsi="Book Antiqua" w:cs="Arial"/>
          <w:sz w:val="24"/>
          <w:szCs w:val="24"/>
          <w:lang w:val="en-US"/>
        </w:rPr>
        <w:t>from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 HBV/HDV infect</w:t>
      </w:r>
      <w:r w:rsidR="00E5610B" w:rsidRPr="00484790">
        <w:rPr>
          <w:rFonts w:ascii="Book Antiqua" w:hAnsi="Book Antiqua" w:cs="Arial"/>
          <w:sz w:val="24"/>
          <w:szCs w:val="24"/>
          <w:lang w:val="en-US"/>
        </w:rPr>
        <w:t>ed patients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>own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 unpublished observations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t>)</w:t>
      </w:r>
      <w:r w:rsidRPr="00484790">
        <w:rPr>
          <w:rFonts w:ascii="Book Antiqua" w:hAnsi="Book Antiqua" w:cs="Arial"/>
          <w:sz w:val="24"/>
          <w:szCs w:val="24"/>
          <w:lang w:val="en-US"/>
        </w:rPr>
        <w:t>, these domains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 are expected to make a significant contribution in </w:t>
      </w:r>
      <w:r w:rsidR="00A974F2" w:rsidRPr="00484790">
        <w:rPr>
          <w:rFonts w:ascii="Book Antiqua" w:hAnsi="Book Antiqua" w:cs="Arial"/>
          <w:sz w:val="24"/>
          <w:szCs w:val="24"/>
          <w:lang w:val="en-US"/>
        </w:rPr>
        <w:t>HDV packaging</w:t>
      </w:r>
      <w:r w:rsidR="000602AE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1730E" w:rsidRPr="00484790">
        <w:rPr>
          <w:rFonts w:ascii="Book Antiqua" w:hAnsi="Book Antiqua" w:cs="Arial"/>
          <w:sz w:val="24"/>
          <w:szCs w:val="24"/>
          <w:lang w:val="en-US"/>
        </w:rPr>
        <w:t>Of special importance are</w:t>
      </w:r>
      <w:r w:rsidR="009A1F9E" w:rsidRPr="00484790">
        <w:rPr>
          <w:rFonts w:ascii="Book Antiqua" w:hAnsi="Book Antiqua" w:cs="Arial"/>
          <w:sz w:val="24"/>
          <w:szCs w:val="24"/>
          <w:lang w:val="en-US"/>
        </w:rPr>
        <w:t xml:space="preserve"> tryptophan residues at positions 196, </w:t>
      </w:r>
      <w:r w:rsidR="00447401" w:rsidRPr="00484790">
        <w:rPr>
          <w:rFonts w:ascii="Book Antiqua" w:hAnsi="Book Antiqua" w:cs="Arial"/>
          <w:sz w:val="24"/>
          <w:szCs w:val="24"/>
          <w:lang w:val="en-US"/>
        </w:rPr>
        <w:t>199 and 201</w:t>
      </w:r>
      <w:r w:rsidR="009A1F9E" w:rsidRPr="00484790">
        <w:rPr>
          <w:rFonts w:ascii="Book Antiqua" w:hAnsi="Book Antiqua" w:cs="Arial"/>
          <w:sz w:val="24"/>
          <w:szCs w:val="24"/>
          <w:lang w:val="en-US"/>
        </w:rPr>
        <w:t xml:space="preserve"> at the C-terminal domain of S-HBsAg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7F44FD" w:rsidRPr="00484790">
        <w:rPr>
          <w:rFonts w:ascii="Book Antiqua" w:hAnsi="Book Antiqua" w:cs="Arial"/>
          <w:sz w:val="24"/>
          <w:szCs w:val="24"/>
          <w:lang w:val="en-US"/>
        </w:rPr>
        <w:t xml:space="preserve"> which are suggested to have a central localization in binding interface with HDV-RNP</w:t>
      </w:r>
      <w:r w:rsidR="00280287" w:rsidRPr="00484790">
        <w:rPr>
          <w:rFonts w:ascii="Book Antiqua" w:hAnsi="Book Antiqua" w:cs="Arial"/>
          <w:sz w:val="24"/>
          <w:szCs w:val="24"/>
          <w:lang w:val="en-US"/>
        </w:rPr>
        <w:t xml:space="preserve"> complex</w:t>
      </w:r>
      <w:r w:rsidR="00C05112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Lb21sYS1Tb3VraGE8L0F1dGhvcj48WWVhcj4yMDA2PC9Z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Lb21sYS1Tb3VraGE8L0F1dGhvcj48WWVhcj4yMDA2PC9Z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C05112" w:rsidRPr="00484790">
        <w:rPr>
          <w:rFonts w:ascii="Book Antiqua" w:hAnsi="Book Antiqua" w:cs="Arial"/>
          <w:sz w:val="24"/>
          <w:szCs w:val="24"/>
          <w:lang w:val="en-US"/>
        </w:rPr>
      </w:r>
      <w:r w:rsidR="00C0511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6" w:tooltip="Komla-Soukha, 2006 #24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6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0511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9A1F9E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401E61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:rsidR="009A5D7C" w:rsidRPr="00484790" w:rsidRDefault="00B4063F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M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>utational studies</w:t>
      </w:r>
      <w:r w:rsidR="00780155" w:rsidRPr="00484790">
        <w:rPr>
          <w:rFonts w:ascii="Book Antiqua" w:hAnsi="Book Antiqua" w:cs="Arial"/>
          <w:sz w:val="24"/>
          <w:szCs w:val="24"/>
          <w:lang w:val="en-US"/>
        </w:rPr>
        <w:t xml:space="preserve"> revealed that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in addition to the receptor binding site on the pre-S1 domain of L-HBsAg, 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>t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he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Ag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loop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 xml:space="preserve"> i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lso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 xml:space="preserve"> responsible for HDV virion infectivity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Jaoude&lt;/Author&gt;&lt;Year&gt;2005&lt;/Year&gt;&lt;RecNum&gt;302&lt;/RecNum&gt;&lt;DisplayText&gt;&lt;style face="superscript"&gt;[27]&lt;/style&gt;&lt;/DisplayText&gt;&lt;record&gt;&lt;rec-number&gt;302&lt;/rec-number&gt;&lt;foreign-keys&gt;&lt;key app="EN" db-id="dfsvved2kvxdffe2dd6vwt9ldstwswxx5eez"&gt;302&lt;/key&gt;&lt;/foreign-keys&gt;&lt;ref-type name="Journal Article"&gt;17&lt;/ref-type&gt;&lt;contributors&gt;&lt;authors&gt;&lt;author&gt;Jaoude, G. A.&lt;/author&gt;&lt;author&gt;Sureau, C.&lt;/author&gt;&lt;/authors&gt;&lt;/contributors&gt;&lt;auth-address&gt;Laboratoire de Virologie Moleculaire, Institut National de la Transfusion Sanguine, 6 Rue Alexandre-Cabanel, 75739 Paris, France.&lt;/auth-address&gt;&lt;titles&gt;&lt;title&gt;Role of the antigenic loop of the hepatitis B virus envelope proteins in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10460-6&lt;/pages&gt;&lt;volume&gt;79&lt;/volume&gt;&lt;number&gt;16&lt;/number&gt;&lt;keywords&gt;&lt;keyword&gt;Amino Acid Motifs&lt;/keyword&gt;&lt;keyword&gt;Amino Acid Sequence&lt;/keyword&gt;&lt;keyword&gt;Amino Acid Substitution&lt;/keyword&gt;&lt;keyword&gt;Cell Line&lt;/keyword&gt;&lt;keyword&gt;Hepatitis B virus/*chemistry&lt;/keyword&gt;&lt;keyword&gt;Hepatitis Delta Virus/*pathogenicity&lt;/keyword&gt;&lt;keyword&gt;Humans&lt;/keyword&gt;&lt;keyword&gt;Molecular Sequence Data&lt;/keyword&gt;&lt;keyword&gt;Structure-Activity Relationship&lt;/keyword&gt;&lt;keyword&gt;Viral Envelope Proteins/*chemistry/immunology/physiology&lt;/keyword&gt;&lt;/keywords&gt;&lt;dates&gt;&lt;year&gt;2005&lt;/year&gt;&lt;pub-dates&gt;&lt;date&gt;Aug&lt;/date&gt;&lt;/pub-dates&gt;&lt;/dates&gt;&lt;isbn&gt;0022-538X (Print)&amp;#xD;0022-538X (Linking)&lt;/isbn&gt;&lt;accession-num&gt;16051838&lt;/accession-num&gt;&lt;urls&gt;&lt;related-urls&gt;&lt;url&gt;http://www.ncbi.nlm.nih.gov/pubmed/16051838&lt;/url&gt;&lt;/related-urls&gt;&lt;/urls&gt;&lt;custom2&gt;1182656&lt;/custom2&gt;&lt;electronic-resource-num&gt;10.1128/JVI.79.16.10460-10466.2005&lt;/electronic-resource-num&gt;&lt;/record&gt;&lt;/Cite&gt;&lt;/EndNote&gt;</w:instrTex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7" w:tooltip="Jaoude, 2005 #30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D20B38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t>On the other hand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27F70" w:rsidRPr="00484790">
        <w:rPr>
          <w:rFonts w:ascii="Book Antiqua" w:hAnsi="Book Antiqua" w:cs="Arial"/>
          <w:i/>
          <w:sz w:val="24"/>
          <w:szCs w:val="24"/>
          <w:lang w:val="en-US"/>
        </w:rPr>
        <w:t>in vitro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t xml:space="preserve"> experiments using mutant HBsAg with deletions in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Ag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t xml:space="preserve"> loop resulted in the lack of subviral particles </w:t>
      </w:r>
      <w:r w:rsidR="00007253">
        <w:rPr>
          <w:rFonts w:ascii="Book Antiqua" w:hAnsi="Book Antiqua" w:cs="Arial"/>
          <w:sz w:val="24"/>
          <w:szCs w:val="24"/>
          <w:lang w:val="en-US"/>
        </w:rPr>
        <w:t>as well as HDV virion secretion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Jaoude&lt;/Author&gt;&lt;Year&gt;2005&lt;/Year&gt;&lt;RecNum&gt;300&lt;/RecNum&gt;&lt;DisplayText&gt;&lt;style face="superscript"&gt;[27]&lt;/style&gt;&lt;/DisplayText&gt;&lt;record&gt;&lt;rec-number&gt;300&lt;/rec-number&gt;&lt;foreign-keys&gt;&lt;key app="EN" db-id="dfsvved2kvxdffe2dd6vwt9ldstwswxx5eez"&gt;300&lt;/key&gt;&lt;/foreign-keys&gt;&lt;ref-type name="Journal Article"&gt;17&lt;/ref-type&gt;&lt;contributors&gt;&lt;authors&gt;&lt;author&gt;Jaoude, G. A.&lt;/author&gt;&lt;author&gt;Sureau, C.&lt;/author&gt;&lt;/authors&gt;&lt;/contributors&gt;&lt;auth-address&gt;Laboratoire de Virologie Moleculaire, Institut National de la Transfusion Sanguine, 6 Rue Alexandre-Cabanel, 75739 Paris, France.&lt;/auth-address&gt;&lt;titles&gt;&lt;title&gt;Role of the antigenic loop of the hepatitis B virus envelope proteins in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10460-6&lt;/pages&gt;&lt;volume&gt;79&lt;/volume&gt;&lt;number&gt;16&lt;/number&gt;&lt;keywords&gt;&lt;keyword&gt;Amino Acid Motifs&lt;/keyword&gt;&lt;keyword&gt;Amino Acid Sequence&lt;/keyword&gt;&lt;keyword&gt;Amino Acid Substitution&lt;/keyword&gt;&lt;keyword&gt;Cell Line&lt;/keyword&gt;&lt;keyword&gt;Hepatitis B virus/*chemistry&lt;/keyword&gt;&lt;keyword&gt;Hepatitis Delta Virus/*pathogenicity&lt;/keyword&gt;&lt;keyword&gt;Humans&lt;/keyword&gt;&lt;keyword&gt;Molecular Sequence Data&lt;/keyword&gt;&lt;keyword&gt;Structure-Activity Relationship&lt;/keyword&gt;&lt;keyword&gt;Viral Envelope Proteins/*chemistry/immunology/physiology&lt;/keyword&gt;&lt;/keywords&gt;&lt;dates&gt;&lt;year&gt;2005&lt;/year&gt;&lt;pub-dates&gt;&lt;date&gt;Aug&lt;/date&gt;&lt;/pub-dates&gt;&lt;/dates&gt;&lt;isbn&gt;0022-538X (Print)&amp;#xD;0022-538X (Linking)&lt;/isbn&gt;&lt;accession-num&gt;16051838&lt;/accession-num&gt;&lt;urls&gt;&lt;related-urls&gt;&lt;url&gt;http://www.ncbi.nlm.nih.gov/pubmed/16051838&lt;/url&gt;&lt;/related-urls&gt;&lt;/urls&gt;&lt;custom2&gt;1182656&lt;/custom2&gt;&lt;electronic-resource-num&gt;10.1128/JVI.79.16.10460-10466.2005&lt;/electronic-resource-num&gt;&lt;/record&gt;&lt;/Cite&gt;&lt;/EndNote&gt;</w:instrTex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7" w:tooltip="Jaoude, 2005 #30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727F7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231EF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F463D9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In </w:t>
      </w:r>
      <w:r w:rsidR="008E5B8F" w:rsidRPr="00484790">
        <w:rPr>
          <w:rFonts w:ascii="Book Antiqua" w:hAnsi="Book Antiqua" w:cs="Arial"/>
          <w:sz w:val="24"/>
          <w:szCs w:val="24"/>
          <w:lang w:val="en-US"/>
        </w:rPr>
        <w:t>more detailed studies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 it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was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 shown that N-glycosylation of S-HBsAg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 which </w:t>
      </w:r>
      <w:r w:rsidR="000368B7" w:rsidRPr="00484790">
        <w:rPr>
          <w:rFonts w:ascii="Book Antiqua" w:hAnsi="Book Antiqua" w:cs="Arial"/>
          <w:sz w:val="24"/>
          <w:szCs w:val="24"/>
          <w:lang w:val="en-US"/>
        </w:rPr>
        <w:t xml:space="preserve">is mediated by the C-terminal domain of S protein and 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>occurs partially on Asn-146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 affects HDV envelopment and secretion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Sureau&lt;/Author&gt;&lt;Year&gt;2003&lt;/Year&gt;&lt;RecNum&gt;240&lt;/RecNum&gt;&lt;DisplayText&gt;&lt;style face="superscript"&gt;[12]&lt;/style&gt;&lt;/DisplayText&gt;&lt;record&gt;&lt;rec-number&gt;240&lt;/rec-number&gt;&lt;foreign-keys&gt;&lt;key app="EN" db-id="dfsvved2kvxdffe2dd6vwt9ldstwswxx5eez"&gt;240&lt;/key&gt;&lt;/foreign-keys&gt;&lt;ref-type name="Journal Article"&gt;17&lt;/ref-type&gt;&lt;contributors&gt;&lt;authors&gt;&lt;author&gt;Sureau, C.&lt;/author&gt;&lt;author&gt;Fournier-Wirth, C.&lt;/author&gt;&lt;author&gt;Maurel, P.&lt;/author&gt;&lt;/authors&gt;&lt;/contributors&gt;&lt;auth-address&gt;Laboratoire de Virologie Moleculaire, INSERM U76, INTS, Paris, France. csureau@ints.fr&lt;/auth-address&gt;&lt;titles&gt;&lt;title&gt;Role of N glycosylation of hepatitis B virus envelope proteins in morphogenesis and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5519-23&lt;/pages&gt;&lt;volume&gt;77&lt;/volume&gt;&lt;number&gt;9&lt;/number&gt;&lt;keywords&gt;&lt;keyword&gt;Glycosylation&lt;/keyword&gt;&lt;keyword&gt;Hepatitis B virus/genetics/*metabolism&lt;/keyword&gt;&lt;keyword&gt;Hepatitis Delta Virus/*growth &amp;amp; development/*pathogenicity&lt;/keyword&gt;&lt;keyword&gt;Humans&lt;/keyword&gt;&lt;keyword&gt;Morphogenesis&lt;/keyword&gt;&lt;keyword&gt;Mutagenesis, Site-Directed&lt;/keyword&gt;&lt;keyword&gt;Tumor Cells, Cultured&lt;/keyword&gt;&lt;keyword&gt;Viral Envelope Proteins/genetics/*metabolism&lt;/keyword&gt;&lt;keyword&gt;Virion/metabolism&lt;/keyword&gt;&lt;keyword&gt;Virus Assembly&lt;/keyword&gt;&lt;/keywords&gt;&lt;dates&gt;&lt;year&gt;2003&lt;/year&gt;&lt;pub-dates&gt;&lt;date&gt;May&lt;/date&gt;&lt;/pub-dates&gt;&lt;/dates&gt;&lt;isbn&gt;0022-538X (Print)&amp;#xD;0022-538X (Linking)&lt;/isbn&gt;&lt;accession-num&gt;12692255&lt;/accession-num&gt;&lt;urls&gt;&lt;related-urls&gt;&lt;url&gt;http://www.ncbi.nlm.nih.gov/pubmed/12692255&lt;/url&gt;&lt;/related-urls&gt;&lt;/urls&gt;&lt;custom2&gt;153980&lt;/custom2&gt;&lt;/record&gt;&lt;/Cite&gt;&lt;/EndNote&gt;</w:instrTex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2" w:tooltip="Sureau, 2003 #240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2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4D6DBE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>Based on these studies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 xml:space="preserve">HDV secretion is delayed or reduced (about ten folds) 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 xml:space="preserve">in the presence of non-glycosylated HBsAg, while HBV and </w:t>
      </w:r>
      <w:r w:rsidR="00007253">
        <w:rPr>
          <w:rFonts w:ascii="Book Antiqua" w:hAnsi="Book Antiqua" w:cs="Arial"/>
          <w:sz w:val="24"/>
          <w:szCs w:val="24"/>
          <w:lang w:val="en-US"/>
        </w:rPr>
        <w:t>HBsAg formation is not affected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Wang, 1996 #2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23BD5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 xml:space="preserve">Although a weakened interaction between HBsAg and other components of HDV-RNP complex (rather than </w:t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  <w:t>L-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>HDAg)</w:t>
      </w:r>
      <w:r w:rsidR="00CD73F1" w:rsidRPr="00484790">
        <w:rPr>
          <w:rFonts w:ascii="Book Antiqua" w:hAnsi="Book Antiqua" w:cs="Arial"/>
          <w:sz w:val="24"/>
          <w:szCs w:val="24"/>
          <w:lang w:val="en-US"/>
        </w:rPr>
        <w:t xml:space="preserve"> has been suggested for this reduction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>, b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 xml:space="preserve">ased on the luminal positioning of </w:t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  <w:t>Ag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 xml:space="preserve"> loop in the ER membrane, a direct interaction 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>of this domain and HDV components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 xml:space="preserve"> is unlikely</w:t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SwgMjddPC9zdHlsZT48L0Rpc3BsYXlUZXh0PjxyZWNvcmQ+PHJlYy1udW1iZXI+MjMyPC9yZWMt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SwgMjddPC9zdHlsZT48L0Rpc3BsYXlUZXh0PjxyZWNvcmQ+PHJlYy1udW1iZXI+MjMyPC9yZWMt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Wang, 1996 #2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27" w:tooltip="Jaoude, 2005 #30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1B30AB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>. Different mechanisms have been suggested to explain the effect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 xml:space="preserve"> of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AD64AE" w:rsidRPr="00484790">
        <w:rPr>
          <w:rFonts w:ascii="Book Antiqua" w:hAnsi="Book Antiqua" w:cs="Arial"/>
          <w:sz w:val="24"/>
          <w:szCs w:val="24"/>
          <w:lang w:val="en-US"/>
        </w:rPr>
        <w:t>antigenic domain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>, especially in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 its</w:t>
      </w:r>
      <w:r w:rsidR="00B35DB7" w:rsidRPr="00484790">
        <w:rPr>
          <w:rFonts w:ascii="Book Antiqua" w:hAnsi="Book Antiqua" w:cs="Arial"/>
          <w:sz w:val="24"/>
          <w:szCs w:val="24"/>
          <w:lang w:val="en-US"/>
        </w:rPr>
        <w:t xml:space="preserve"> non-glycosylated form, on HDV packaging and secretion. </w:t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>One is a modified maturation and trafficking process for non-glycosylated HBsAg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 xml:space="preserve"> which in turn will affect the rate of interactions with HDV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Wang, 1996 #2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 xml:space="preserve">. The association of HBsAg with calnexin (a molecular chaperon in ER membrane) is also affected by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>glycosylation process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Hammond&lt;/Author&gt;&lt;Year&gt;1994&lt;/Year&gt;&lt;RecNum&gt;304&lt;/RecNum&gt;&lt;DisplayText&gt;&lt;style face="superscript"&gt;[28]&lt;/style&gt;&lt;/DisplayText&gt;&lt;record&gt;&lt;rec-number&gt;304&lt;/rec-number&gt;&lt;foreign-keys&gt;&lt;key app="EN" db-id="dfsvved2kvxdffe2dd6vwt9ldstwswxx5eez"&gt;304&lt;/key&gt;&lt;/foreign-keys&gt;&lt;ref-type name="Journal Article"&gt;17&lt;/ref-type&gt;&lt;contributors&gt;&lt;authors&gt;&lt;author&gt;Hammond, C.&lt;/author&gt;&lt;author&gt;Helenius, A.&lt;/author&gt;&lt;/authors&gt;&lt;/contributors&gt;&lt;auth-address&gt;Department of Cell Biology, Yale University School of Medicine, New Haven, CT 06510.&lt;/auth-address&gt;&lt;titles&gt;&lt;title&gt;Folding of VSV G protein: sequential interaction with BiP and calnexin&lt;/title&gt;&lt;secondary-title&gt;Science&lt;/secondary-title&gt;&lt;alt-title&gt;Science&lt;/alt-title&gt;&lt;/titles&gt;&lt;periodical&gt;&lt;full-title&gt;Science&lt;/full-title&gt;&lt;abbr-1&gt;Science&lt;/abbr-1&gt;&lt;abbr-2&gt;Science&lt;/abbr-2&gt;&lt;/periodical&gt;&lt;alt-periodical&gt;&lt;full-title&gt;Science&lt;/full-title&gt;&lt;abbr-1&gt;Science&lt;/abbr-1&gt;&lt;abbr-2&gt;Science&lt;/abbr-2&gt;&lt;/alt-periodical&gt;&lt;pages&gt;456-8&lt;/pages&gt;&lt;volume&gt;266&lt;/volume&gt;&lt;number&gt;5184&lt;/number&gt;&lt;keywords&gt;&lt;keyword&gt;Animals&lt;/keyword&gt;&lt;keyword&gt;CHO Cells&lt;/keyword&gt;&lt;keyword&gt;Calcium-Binding Proteins/chemistry/*metabolism&lt;/keyword&gt;&lt;keyword&gt;Calnexin&lt;/keyword&gt;&lt;keyword&gt;Carrier Proteins/chemistry/*metabolism&lt;/keyword&gt;&lt;keyword&gt;Cell Membrane/metabolism&lt;/keyword&gt;&lt;keyword&gt;Cricetinae&lt;/keyword&gt;&lt;keyword&gt;Cytoplasm/metabolism&lt;/keyword&gt;&lt;keyword&gt;Glycoproteins/*chemistry/metabolism&lt;/keyword&gt;&lt;keyword&gt;Heat-Shock Proteins/chemistry/metabolism&lt;/keyword&gt;&lt;keyword&gt;Indolizines/pharmacology&lt;/keyword&gt;&lt;keyword&gt;*Membrane Glycoproteins&lt;/keyword&gt;&lt;keyword&gt;*Molecular Chaperones&lt;/keyword&gt;&lt;keyword&gt;Protein Folding&lt;/keyword&gt;&lt;keyword&gt;Vesicular stomatitis Indiana virus/*chemistry/physiology&lt;/keyword&gt;&lt;keyword&gt;Viral Envelope Proteins/*chemistry/metabolism&lt;/keyword&gt;&lt;/keywords&gt;&lt;dates&gt;&lt;year&gt;1994&lt;/year&gt;&lt;pub-dates&gt;&lt;date&gt;Oct 21&lt;/date&gt;&lt;/pub-dates&gt;&lt;/dates&gt;&lt;isbn&gt;0036-8075 (Print)&amp;#xD;0036-8075 (Linking)&lt;/isbn&gt;&lt;accession-num&gt;7939687&lt;/accession-num&gt;&lt;urls&gt;&lt;related-urls&gt;&lt;url&gt;http://www.ncbi.nlm.nih.gov/pubmed/7939687&lt;/url&gt;&lt;/related-urls&gt;&lt;/urls&gt;&lt;/record&gt;&lt;/Cite&gt;&lt;/EndNote&gt;</w:instrTex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8" w:tooltip="Hammond, 1994 #30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8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054F8" w:rsidRPr="00484790">
        <w:rPr>
          <w:rFonts w:ascii="Book Antiqua" w:hAnsi="Book Antiqua" w:cs="Arial"/>
          <w:sz w:val="24"/>
          <w:szCs w:val="24"/>
          <w:lang w:val="en-US"/>
        </w:rPr>
        <w:t>Therefore, a</w:t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 xml:space="preserve"> non-glycosylated HBsAg is more prone to misfolding and late maturation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PdTwvQXV0aG9yPjxZZWFyPjE5OTM8L1llYXI+PFJlY051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PdTwvQXV0aG9yPjxZZWFyPjE5OTM8L1llYXI+PFJlY051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9" w:tooltip="Ou, 1993 #303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9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0F529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3F2EC4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>Furthermore, i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t has been suggested that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>non-glycosylated Ag loop faces the cytoplasm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which</w:t>
      </w:r>
      <w:r w:rsidR="00673F9D" w:rsidRPr="00484790">
        <w:rPr>
          <w:rFonts w:ascii="Book Antiqua" w:hAnsi="Book Antiqua" w:cs="Arial"/>
          <w:sz w:val="24"/>
          <w:szCs w:val="24"/>
          <w:lang w:val="en-US"/>
        </w:rPr>
        <w:t xml:space="preserve"> possibly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 mask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D73F1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>cytosolic interaction sites with HDV or hinder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 appropriate connections between HBsAg and HDV</w:t>
      </w:r>
      <w:r w:rsidR="00A56571" w:rsidRPr="00484790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007253" w:rsidRPr="00484790">
        <w:rPr>
          <w:rFonts w:ascii="Book Antiqua" w:hAnsi="Book Antiqua" w:cs="Arial"/>
          <w:sz w:val="24"/>
          <w:szCs w:val="24"/>
          <w:lang w:val="en-US"/>
        </w:rPr>
        <w:t>F</w:t>
      </w:r>
      <w:r w:rsidR="00146102">
        <w:rPr>
          <w:rFonts w:ascii="Book Antiqua" w:hAnsi="Book Antiqua" w:cs="Arial"/>
          <w:sz w:val="24"/>
          <w:szCs w:val="24"/>
          <w:lang w:val="en-US"/>
        </w:rPr>
        <w:t>igure 1)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Prange&lt;/Author&gt;&lt;Year&gt;1995&lt;/Year&gt;&lt;RecNum&gt;235&lt;/RecNum&gt;&lt;DisplayText&gt;&lt;style face="superscript"&gt;[11]&lt;/style&gt;&lt;/DisplayText&gt;&lt;record&gt;&lt;rec-number&gt;235&lt;/rec-number&gt;&lt;foreign-keys&gt;&lt;key app="EN" db-id="dfsvved2kvxdffe2dd6vwt9ldstwswxx5eez"&gt;235&lt;/key&gt;&lt;/foreign-keys&gt;&lt;ref-type name="Journal Article"&gt;17&lt;/ref-type&gt;&lt;contributors&gt;&lt;authors&gt;&lt;author&gt;Prange, R.&lt;/author&gt;&lt;author&gt;Streeck, R. E.&lt;/author&gt;&lt;/authors&gt;&lt;/contributors&gt;&lt;auth-address&gt;Institute for Medical Microbiology, Johannes Gutenberg-Universitat-Mainz, Germany.&lt;/auth-address&gt;&lt;titles&gt;&lt;title&gt;Novel transmembrane topology of the hepatitis B virus envelope proteins&lt;/title&gt;&lt;secondary-title&gt;EMBO J&lt;/secondary-title&gt;&lt;alt-title&gt;The EMBO journal&lt;/alt-title&gt;&lt;/titles&gt;&lt;periodical&gt;&lt;full-title&gt;EMBO Journal&lt;/full-title&gt;&lt;abbr-1&gt;EMBO J.&lt;/abbr-1&gt;&lt;abbr-2&gt;EMBO J&lt;/abbr-2&gt;&lt;/periodical&gt;&lt;pages&gt;247-56&lt;/pages&gt;&lt;volume&gt;14&lt;/volume&gt;&lt;number&gt;2&lt;/number&gt;&lt;keywords&gt;&lt;keyword&gt;Animals&lt;/keyword&gt;&lt;keyword&gt;Endoplasmic Reticulum/metabolism&lt;/keyword&gt;&lt;keyword&gt;Hepatitis B virus/*chemistry&lt;/keyword&gt;&lt;keyword&gt;Intracellular Membranes/metabolism&lt;/keyword&gt;&lt;keyword&gt;Protein Conformation&lt;/keyword&gt;&lt;keyword&gt;Protein Processing, Post-Translational&lt;/keyword&gt;&lt;keyword&gt;Transfection&lt;/keyword&gt;&lt;keyword&gt;Viral Envelope Proteins/biosynthesis/*chemistry&lt;/keyword&gt;&lt;/keywords&gt;&lt;dates&gt;&lt;year&gt;1995&lt;/year&gt;&lt;pub-dates&gt;&lt;date&gt;Jan 16&lt;/date&gt;&lt;/pub-dates&gt;&lt;/dates&gt;&lt;isbn&gt;0261-4189 (Print)&amp;#xD;0261-4189 (Linking)&lt;/isbn&gt;&lt;accession-num&gt;7835336&lt;/accession-num&gt;&lt;urls&gt;&lt;related-urls&gt;&lt;url&gt;http://www.ncbi.nlm.nih.gov/pubmed/7835336&lt;/url&gt;&lt;/related-urls&gt;&lt;/urls&gt;&lt;custom2&gt;398078&lt;/custom2&gt;&lt;/record&gt;&lt;/Cite&gt;&lt;/EndNote&gt;</w:instrTex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1" w:tooltip="Prange, 1995 #23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010939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673F9D" w:rsidRPr="00484790">
        <w:rPr>
          <w:rFonts w:ascii="Book Antiqua" w:hAnsi="Book Antiqua" w:cs="Arial"/>
          <w:sz w:val="24"/>
          <w:szCs w:val="24"/>
          <w:lang w:val="en-US"/>
        </w:rPr>
        <w:t>Due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 xml:space="preserve"> to deferent </w:t>
      </w:r>
      <w:r w:rsidR="00673F9D" w:rsidRPr="00484790">
        <w:rPr>
          <w:rFonts w:ascii="Book Antiqua" w:hAnsi="Book Antiqua" w:cs="Arial"/>
          <w:sz w:val="24"/>
          <w:szCs w:val="24"/>
          <w:lang w:val="en-US"/>
        </w:rPr>
        <w:t xml:space="preserve">propagation 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>responses of HBV and HDV to non-glycosylated A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g loop, it is possible that these viruses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 xml:space="preserve"> apply different mechanisms to interact with HBsAg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YW5nPC9BdXRob3I+PFllYXI+MTk5NjwvWWVhcj48UmVj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21" w:tooltip="Wang, 1996 #232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2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961858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010FAA" w:rsidRPr="00484790">
        <w:rPr>
          <w:rFonts w:ascii="Book Antiqua" w:hAnsi="Book Antiqua" w:cs="Arial"/>
          <w:sz w:val="24"/>
          <w:szCs w:val="24"/>
          <w:lang w:val="en-US"/>
        </w:rPr>
        <w:t>Likewise,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 xml:space="preserve"> the lateral S-S interactions between 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>S protein carbohydrates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E25B8" w:rsidRPr="00484790">
        <w:rPr>
          <w:rFonts w:ascii="Book Antiqua" w:hAnsi="Book Antiqua" w:cs="Arial"/>
          <w:sz w:val="24"/>
          <w:szCs w:val="24"/>
          <w:lang w:val="en-US"/>
        </w:rPr>
        <w:t xml:space="preserve">which </w:t>
      </w:r>
      <w:r w:rsidR="00927A94" w:rsidRPr="00484790">
        <w:rPr>
          <w:rFonts w:ascii="Book Antiqua" w:hAnsi="Book Antiqua" w:cs="Arial"/>
          <w:sz w:val="24"/>
          <w:szCs w:val="24"/>
          <w:lang w:val="en-US"/>
        </w:rPr>
        <w:t>play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 xml:space="preserve">critical </w:t>
      </w:r>
      <w:r w:rsidR="00927A94" w:rsidRPr="00484790">
        <w:rPr>
          <w:rFonts w:ascii="Book Antiqua" w:hAnsi="Book Antiqua" w:cs="Arial"/>
          <w:sz w:val="24"/>
          <w:szCs w:val="24"/>
          <w:lang w:val="en-US"/>
        </w:rPr>
        <w:t xml:space="preserve">role 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>in virion stability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67DF6" w:rsidRPr="00484790">
        <w:rPr>
          <w:rFonts w:ascii="Book Antiqua" w:hAnsi="Book Antiqua" w:cs="Arial"/>
          <w:sz w:val="24"/>
          <w:szCs w:val="24"/>
          <w:lang w:val="en-US"/>
        </w:rPr>
        <w:t>are suggested</w:t>
      </w:r>
      <w:r w:rsidR="00673F9D" w:rsidRPr="00484790">
        <w:rPr>
          <w:rFonts w:ascii="Book Antiqua" w:hAnsi="Book Antiqua" w:cs="Arial"/>
          <w:sz w:val="24"/>
          <w:szCs w:val="24"/>
          <w:lang w:val="en-US"/>
        </w:rPr>
        <w:t xml:space="preserve"> to 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 xml:space="preserve">occur differently for HBV and </w:t>
      </w:r>
      <w:r w:rsidR="00007253">
        <w:rPr>
          <w:rFonts w:ascii="Book Antiqua" w:hAnsi="Book Antiqua" w:cs="Arial"/>
          <w:sz w:val="24"/>
          <w:szCs w:val="24"/>
          <w:lang w:val="en-US"/>
        </w:rPr>
        <w:t>HDV due to their particle sizes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Sureau&lt;/Author&gt;&lt;Year&gt;2003&lt;/Year&gt;&lt;RecNum&gt;240&lt;/RecNum&gt;&lt;DisplayText&gt;&lt;style face="superscript"&gt;[12]&lt;/style&gt;&lt;/DisplayText&gt;&lt;record&gt;&lt;rec-number&gt;240&lt;/rec-number&gt;&lt;foreign-keys&gt;&lt;key app="EN" db-id="dfsvved2kvxdffe2dd6vwt9ldstwswxx5eez"&gt;240&lt;/key&gt;&lt;/foreign-keys&gt;&lt;ref-type name="Journal Article"&gt;17&lt;/ref-type&gt;&lt;contributors&gt;&lt;authors&gt;&lt;author&gt;Sureau, C.&lt;/author&gt;&lt;author&gt;Fournier-Wirth, C.&lt;/author&gt;&lt;author&gt;Maurel, P.&lt;/author&gt;&lt;/authors&gt;&lt;/contributors&gt;&lt;auth-address&gt;Laboratoire de Virologie Moleculaire, INSERM U76, INTS, Paris, France. csureau@ints.fr&lt;/auth-address&gt;&lt;titles&gt;&lt;title&gt;Role of N glycosylation of hepatitis B virus envelope proteins in morphogenesis and infectivity of hepatitis delta virus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5519-23&lt;/pages&gt;&lt;volume&gt;77&lt;/volume&gt;&lt;number&gt;9&lt;/number&gt;&lt;keywords&gt;&lt;keyword&gt;Glycosylation&lt;/keyword&gt;&lt;keyword&gt;Hepatitis B virus/genetics/*metabolism&lt;/keyword&gt;&lt;keyword&gt;Hepatitis Delta Virus/*growth &amp;amp; development/*pathogenicity&lt;/keyword&gt;&lt;keyword&gt;Humans&lt;/keyword&gt;&lt;keyword&gt;Morphogenesis&lt;/keyword&gt;&lt;keyword&gt;Mutagenesis, Site-Directed&lt;/keyword&gt;&lt;keyword&gt;Tumor Cells, Cultured&lt;/keyword&gt;&lt;keyword&gt;Viral Envelope Proteins/genetics/*metabolism&lt;/keyword&gt;&lt;keyword&gt;Virion/metabolism&lt;/keyword&gt;&lt;keyword&gt;Virus Assembly&lt;/keyword&gt;&lt;/keywords&gt;&lt;dates&gt;&lt;year&gt;2003&lt;/year&gt;&lt;pub-dates&gt;&lt;date&gt;May&lt;/date&gt;&lt;/pub-dates&gt;&lt;/dates&gt;&lt;isbn&gt;0022-538X (Print)&amp;#xD;0022-538X (Linking)&lt;/isbn&gt;&lt;accession-num&gt;12692255&lt;/accession-num&gt;&lt;urls&gt;&lt;related-urls&gt;&lt;url&gt;http://www.ncbi.nlm.nih.gov/pubmed/12692255&lt;/url&gt;&lt;/related-urls&gt;&lt;/urls&gt;&lt;custom2&gt;153980&lt;/custom2&gt;&lt;/record&gt;&lt;/Cite&gt;&lt;/EndNote&gt;</w:instrTex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12" w:tooltip="Sureau, 2003 #240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12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53680F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FA2D4D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:rsidR="00A64CE4" w:rsidRPr="00484790" w:rsidRDefault="00A64CE4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:rsidR="00456F41" w:rsidRPr="00484790" w:rsidRDefault="00007253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INDIRECT INTERACTIONS BETWEEN HBV AND HDV AFFECTING VIRAL REPLICATION</w:t>
      </w:r>
    </w:p>
    <w:p w:rsidR="00456F41" w:rsidRPr="00484790" w:rsidRDefault="00456F41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There are several indications of low 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 xml:space="preserve">HBV </w:t>
      </w:r>
      <w:r w:rsidRPr="00484790">
        <w:rPr>
          <w:rFonts w:ascii="Book Antiqua" w:hAnsi="Book Antiqua" w:cs="Arial"/>
          <w:sz w:val="24"/>
          <w:szCs w:val="24"/>
          <w:lang w:val="en-US"/>
        </w:rPr>
        <w:t>replication level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in patients co-infect</w:t>
      </w:r>
      <w:r w:rsidR="00007253">
        <w:rPr>
          <w:rFonts w:ascii="Book Antiqua" w:hAnsi="Book Antiqua" w:cs="Arial"/>
          <w:sz w:val="24"/>
          <w:szCs w:val="24"/>
          <w:lang w:val="en-US"/>
        </w:rPr>
        <w:t>ed with HDV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Wt1Z2F3YTwvQXV0aG9yPjxZZWFyPjIwMDE8L1llYXI+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Wt1Z2F3YTwvQXV0aG9yPjxZZWFyPjIwMDE8L1llYXI+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" w:tooltip="Jardi, 2001 #24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9" w:tooltip="Pollicino, 2011 #2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0" w:tooltip="Sakugawa, 2001 #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0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>. On the other hand, longitudinal analys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e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s of HBV/HDV co-infected individuals 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demonstrated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fluctuating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pattern of HBV and HDV replication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 xml:space="preserve"> over time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2hhcGVyPC9BdXRob3I+PFllYXI+MjAxMDwvWWVhcj48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TY2hhcGVyPC9BdXRob3I+PFllYXI+MjAxMDwvWWVhcj48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8" w:tooltip="Schaper, 2010 #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8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In case that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 HDV is </w:t>
      </w:r>
      <w:r w:rsidR="00E34C54" w:rsidRPr="00484790">
        <w:rPr>
          <w:rFonts w:ascii="Book Antiqua" w:hAnsi="Book Antiqua" w:cs="Arial"/>
          <w:sz w:val="24"/>
          <w:szCs w:val="24"/>
          <w:lang w:val="en-US"/>
        </w:rPr>
        <w:t>temporar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il</w:t>
      </w:r>
      <w:r w:rsidR="00E34C54" w:rsidRPr="00484790">
        <w:rPr>
          <w:rFonts w:ascii="Book Antiqua" w:hAnsi="Book Antiqua" w:cs="Arial"/>
          <w:sz w:val="24"/>
          <w:szCs w:val="24"/>
          <w:lang w:val="en-US"/>
        </w:rPr>
        <w:t>y or permanent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ly</w:t>
      </w:r>
      <w:r w:rsidR="00E34C54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dominant virus </w:t>
      </w:r>
      <w:r w:rsidR="00A16B9C" w:rsidRPr="00484790">
        <w:rPr>
          <w:rFonts w:ascii="Book Antiqua" w:hAnsi="Book Antiqua" w:cs="Arial"/>
          <w:sz w:val="24"/>
          <w:szCs w:val="24"/>
          <w:lang w:val="en-US"/>
        </w:rPr>
        <w:t>during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 dual infection with HBV, there should be a molecular scenario 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>for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34C54" w:rsidRPr="00484790">
        <w:rPr>
          <w:rFonts w:ascii="Book Antiqua" w:hAnsi="Book Antiqua" w:cs="Arial"/>
          <w:sz w:val="24"/>
          <w:szCs w:val="24"/>
          <w:lang w:val="en-US"/>
        </w:rPr>
        <w:t>these viruses to control</w:t>
      </w:r>
      <w:r w:rsidR="00220E62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each other’s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replication. Most of the studies so far, indicate a controlling role of HDV over HBV replication or its protein expression i</w:t>
      </w:r>
      <w:r w:rsidR="00007253">
        <w:rPr>
          <w:rFonts w:ascii="Book Antiqua" w:hAnsi="Book Antiqua" w:cs="Arial"/>
          <w:sz w:val="24"/>
          <w:szCs w:val="24"/>
          <w:lang w:val="en-US"/>
        </w:rPr>
        <w:t>n infected cells</w:t>
      </w:r>
      <w:r w:rsidR="00BB5512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YXJkaTwvQXV0aG9yPjxZZWFyPjIwMDE8L1llYXI+PFJl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KYXJkaTwvQXV0aG9yPjxZZWFyPjIwMDE8L1llYXI+PFJl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B5512" w:rsidRPr="00484790">
        <w:rPr>
          <w:rFonts w:ascii="Book Antiqua" w:hAnsi="Book Antiqua" w:cs="Arial"/>
          <w:sz w:val="24"/>
          <w:szCs w:val="24"/>
          <w:lang w:val="en-US"/>
        </w:rPr>
      </w:r>
      <w:r w:rsidR="00BB5512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7" w:tooltip="Jardi, 2001 #24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7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9" w:tooltip="Pollicino, 2011 #2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1" w:tooltip="Williams, 2009 #28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BB5512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BB5512" w:rsidRPr="00484790">
        <w:rPr>
          <w:rFonts w:ascii="Book Antiqua" w:hAnsi="Book Antiqua" w:cs="Arial"/>
          <w:sz w:val="24"/>
          <w:szCs w:val="24"/>
          <w:lang w:val="en-US"/>
        </w:rPr>
        <w:t>.</w:t>
      </w:r>
    </w:p>
    <w:p w:rsidR="00FB7C6A" w:rsidRPr="00484790" w:rsidRDefault="00E34C54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Previous investigations show</w:t>
      </w:r>
      <w:r w:rsidR="00566319" w:rsidRPr="00484790">
        <w:rPr>
          <w:rFonts w:ascii="Book Antiqua" w:hAnsi="Book Antiqua" w:cs="Arial"/>
          <w:sz w:val="24"/>
          <w:szCs w:val="24"/>
          <w:lang w:val="en-US"/>
        </w:rPr>
        <w:t>ed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that 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>HBV DNA in the host cell genome can produce enough surface antigen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 molecule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s for HDV virion assembly even in the absence of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precore and pregenomic RNAs and regardless of </w:t>
      </w:r>
      <w:r w:rsidR="00007253">
        <w:rPr>
          <w:rFonts w:ascii="Book Antiqua" w:hAnsi="Book Antiqua" w:cs="Arial"/>
          <w:sz w:val="24"/>
          <w:szCs w:val="24"/>
          <w:lang w:val="en-US"/>
        </w:rPr>
        <w:t>an active HBV replication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GcmVpdGFzPC9BdXRob3I+PFllYXI+MjAxNDwvWWVhcj48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GcmVpdGFzPC9BdXRob3I+PFllYXI+MjAxNDwvWWVhcj48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2" w:tooltip="Freitas, 2014 #254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2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3" w:tooltip="Mason, 2010 #25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3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t xml:space="preserve"> These cells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which still produce some of the viral products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may be selected through immune responses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appear as a result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of a resolved infection or just due to the support of the infected cells for part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 xml:space="preserve"> of the viral proteins such as envelope antigens but not the co</w:t>
      </w:r>
      <w:r w:rsidR="00007253">
        <w:rPr>
          <w:rFonts w:ascii="Book Antiqua" w:hAnsi="Book Antiqua" w:cs="Arial"/>
          <w:sz w:val="24"/>
          <w:szCs w:val="24"/>
          <w:lang w:val="en-US"/>
        </w:rPr>
        <w:t>mplete replication of the virus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NYXNvbjwvQXV0aG9yPjxZZWFyPjIwMDg8L1llYXI+PFJl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NYXNvbjwvQXV0aG9yPjxZZWFyPjIwMDg8L1llYXI+PFJl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3" w:tooltip="Mason, 2010 #25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3-35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116336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t xml:space="preserve"> Nonetheless, regarding </w:t>
      </w:r>
      <w:r w:rsidR="00566FD9" w:rsidRPr="00484790">
        <w:rPr>
          <w:rFonts w:ascii="Book Antiqua" w:hAnsi="Book Antiqua" w:cs="Arial"/>
          <w:sz w:val="24"/>
          <w:szCs w:val="24"/>
          <w:lang w:val="en-US"/>
        </w:rPr>
        <w:t xml:space="preserve">the role of HBV as an envelope provider, 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t xml:space="preserve">HDV nucleoproteins can be considered as competitors with HBV for HBsAg. </w:t>
      </w:r>
      <w:r w:rsidR="00566FD9" w:rsidRPr="00484790">
        <w:rPr>
          <w:rFonts w:ascii="Book Antiqua" w:hAnsi="Book Antiqua" w:cs="Arial"/>
          <w:sz w:val="24"/>
          <w:szCs w:val="24"/>
          <w:lang w:val="en-US"/>
        </w:rPr>
        <w:t>Therefore, they may induce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t xml:space="preserve"> a selective suppression on HBV replication associated with an increase in PreS/S RNAs and HBsAg levels in </w:t>
      </w:r>
      <w:r w:rsidR="00271E03" w:rsidRPr="00484790">
        <w:rPr>
          <w:rFonts w:ascii="Book Antiqua" w:hAnsi="Book Antiqua" w:cs="Arial"/>
          <w:sz w:val="24"/>
          <w:szCs w:val="24"/>
          <w:lang w:val="en-US"/>
        </w:rPr>
        <w:t>co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-</w:t>
      </w:r>
      <w:r w:rsidR="00007253">
        <w:rPr>
          <w:rFonts w:ascii="Book Antiqua" w:hAnsi="Book Antiqua" w:cs="Arial"/>
          <w:sz w:val="24"/>
          <w:szCs w:val="24"/>
          <w:lang w:val="en-US"/>
        </w:rPr>
        <w:t>infected patients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ldPC9zdHlsZT48L0Rpc3BsYXlUZXh0PjxyZWNvcmQ+PHJlYy1udW1iZXI+MjY2PC9yZWMt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ldPC9zdHlsZT48L0Rpc3BsYXlUZXh0PjxyZWNvcmQ+PHJlYy1udW1iZXI+MjY2PC9yZWMt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" w:tooltip="Pollicino, 2011 #2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CA3561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t xml:space="preserve">Investigations on the effects of </w:t>
      </w:r>
      <w:r w:rsidRPr="00484790">
        <w:rPr>
          <w:rFonts w:ascii="Book Antiqua" w:hAnsi="Book Antiqua" w:cs="Arial"/>
          <w:sz w:val="24"/>
          <w:szCs w:val="24"/>
          <w:lang w:val="en-US"/>
        </w:rPr>
        <w:t>S- and L-</w:t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t>HDAgs on HBV replication have shown that these proteins inhibit HBV replication through a strong suppression of HBV enhancers (EnhI and II) and also trans-activation of t</w:t>
      </w:r>
      <w:r w:rsidR="00007253">
        <w:rPr>
          <w:rFonts w:ascii="Book Antiqua" w:hAnsi="Book Antiqua" w:cs="Arial"/>
          <w:sz w:val="24"/>
          <w:szCs w:val="24"/>
          <w:lang w:val="en-US"/>
        </w:rPr>
        <w:t>he IFN-alpha-inducible MxA gene</w:t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aWxsaWFtczwvQXV0aG9yPjxZZWFyPjIwMDk8L1llYXI+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XaWxsaWFtczwvQXV0aG9yPjxZZWFyPjIwMDk8L1llYXI+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1" w:tooltip="Williams, 2009 #28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877170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 xml:space="preserve"> The inhibitory effects of L-HDAg on RNA polymerase II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 xml:space="preserve"> which is involved in replication of both HBV and HDV viruses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 xml:space="preserve"> might be </w:t>
      </w:r>
      <w:r w:rsidR="00760609" w:rsidRPr="00484790">
        <w:rPr>
          <w:rFonts w:ascii="Book Antiqua" w:hAnsi="Book Antiqua" w:cs="Arial"/>
          <w:sz w:val="24"/>
          <w:szCs w:val="24"/>
          <w:lang w:val="en-US"/>
        </w:rPr>
        <w:t>another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 xml:space="preserve"> reason of reduced HBV replication in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the presence of co-</w:t>
      </w:r>
      <w:r w:rsidR="00007253">
        <w:rPr>
          <w:rFonts w:ascii="Book Antiqua" w:hAnsi="Book Antiqua" w:cs="Arial"/>
          <w:sz w:val="24"/>
          <w:szCs w:val="24"/>
          <w:lang w:val="en-US"/>
        </w:rPr>
        <w:t>infection with HDV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Modahl&lt;/Author&gt;&lt;Year&gt;2000&lt;/Year&gt;&lt;RecNum&gt;249&lt;/RecNum&gt;&lt;DisplayText&gt;&lt;style face="superscript"&gt;[36]&lt;/style&gt;&lt;/DisplayText&gt;&lt;record&gt;&lt;rec-number&gt;249&lt;/rec-number&gt;&lt;foreign-keys&gt;&lt;key app="EN" db-id="dfsvved2kvxdffe2dd6vwt9ldstwswxx5eez"&gt;249&lt;/key&gt;&lt;/foreign-keys&gt;&lt;ref-type name="Journal Article"&gt;17&lt;/ref-type&gt;&lt;contributors&gt;&lt;authors&gt;&lt;author&gt;Modahl, L. E.&lt;/author&gt;&lt;author&gt;Lai, M. M.&lt;/author&gt;&lt;/authors&gt;&lt;/contributors&gt;&lt;auth-address&gt;Department of Molecular Microbiology and Immunology, University of Southern California School of Medicine, Los Angeles, California 90033, USA.&lt;/auth-address&gt;&lt;titles&gt;&lt;title&gt;The large delta antigen of hepatitis delta virus potently inhibits genomic but not antigenomic RNA synthesis: a mechanism enabling initiation of viral replication&lt;/title&gt;&lt;secondary-title&gt;J Virol&lt;/secondary-title&gt;&lt;alt-title&gt;Journal of virology&lt;/alt-title&gt;&lt;/titles&gt;&lt;periodical&gt;&lt;full-title&gt;Journal of Virology&lt;/full-title&gt;&lt;abbr-1&gt;J. Virol.&lt;/abbr-1&gt;&lt;abbr-2&gt;J Virol&lt;/abbr-2&gt;&lt;/periodical&gt;&lt;alt-periodical&gt;&lt;full-title&gt;Journal of Virology&lt;/full-title&gt;&lt;abbr-1&gt;J. Virol.&lt;/abbr-1&gt;&lt;abbr-2&gt;J Virol&lt;/abbr-2&gt;&lt;/alt-periodical&gt;&lt;pages&gt;7375-80&lt;/pages&gt;&lt;volume&gt;74&lt;/volume&gt;&lt;number&gt;16&lt;/number&gt;&lt;keywords&gt;&lt;keyword&gt;Blotting, Northern&lt;/keyword&gt;&lt;keyword&gt;Blotting, Western&lt;/keyword&gt;&lt;keyword&gt;*Genome, Viral&lt;/keyword&gt;&lt;keyword&gt;Hepatitis Antigens/*physiology&lt;/keyword&gt;&lt;keyword&gt;Hepatitis Delta Virus/genetics/*metabolism/physiology&lt;/keyword&gt;&lt;keyword&gt;Hepatitis delta Antigens&lt;/keyword&gt;&lt;keyword&gt;Humans&lt;/keyword&gt;&lt;keyword&gt;Plasmids/genetics&lt;/keyword&gt;&lt;keyword&gt;RNA, Messenger/biosynthesis&lt;/keyword&gt;&lt;keyword&gt;RNA, Viral/*biosynthesis&lt;/keyword&gt;&lt;keyword&gt;Transfection&lt;/keyword&gt;&lt;keyword&gt;Tumor Cells, Cultured&lt;/keyword&gt;&lt;keyword&gt;Virus Replication&lt;/keyword&gt;&lt;/keywords&gt;&lt;dates&gt;&lt;year&gt;2000&lt;/year&gt;&lt;pub-dates&gt;&lt;date&gt;Aug&lt;/date&gt;&lt;/pub-dates&gt;&lt;/dates&gt;&lt;isbn&gt;0022-538X (Print)&amp;#xD;0022-538X (Linking)&lt;/isbn&gt;&lt;accession-num&gt;10906190&lt;/accession-num&gt;&lt;urls&gt;&lt;related-urls&gt;&lt;url&gt;http://www.ncbi.nlm.nih.gov/pubmed/10906190&lt;/url&gt;&lt;/related-urls&gt;&lt;/urls&gt;&lt;custom2&gt;112257&lt;/custom2&gt;&lt;/record&gt;&lt;/Cite&gt;&lt;/EndNote&gt;</w:instrTex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6" w:tooltip="Modahl, 2000 #249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6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>.</w:t>
      </w:r>
    </w:p>
    <w:p w:rsidR="00C20AC3" w:rsidRPr="00484790" w:rsidRDefault="009B3BB3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Another indication of HBV controlled replication/gene expression in HDV infected cells is the presence of basal core promoter (BCP) and precore (PC) mutations in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484790">
        <w:rPr>
          <w:rFonts w:ascii="Book Antiqua" w:hAnsi="Book Antiqua" w:cs="Arial"/>
          <w:sz w:val="24"/>
          <w:szCs w:val="24"/>
          <w:lang w:val="en-US"/>
        </w:rPr>
        <w:t>HBV genome of patients co-infected with HDV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t xml:space="preserve">Occurrence of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HBV BCP and PC mutation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t>is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associated with lower levels of HBV DNA in both serum and liver</w:t>
      </w:r>
      <w:r w:rsidR="00F70A42" w:rsidRPr="00484790">
        <w:rPr>
          <w:rFonts w:ascii="Book Antiqua" w:hAnsi="Book Antiqua" w:cs="Arial"/>
          <w:sz w:val="24"/>
          <w:szCs w:val="24"/>
          <w:lang w:val="en-US"/>
        </w:rPr>
        <w:t xml:space="preserve"> with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out affecting </w:t>
      </w:r>
      <w:r w:rsidR="00F70A42" w:rsidRPr="00484790">
        <w:rPr>
          <w:rFonts w:ascii="Book Antiqua" w:hAnsi="Book Antiqua" w:cs="Arial"/>
          <w:sz w:val="24"/>
          <w:szCs w:val="24"/>
          <w:lang w:val="en-US"/>
        </w:rPr>
        <w:t xml:space="preserve">HDV replication and clinical manifestations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in</w:t>
      </w:r>
      <w:r w:rsidR="00F70A42" w:rsidRPr="00484790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ksIDM3XTwvc3R5bGU+PC9EaXNwbGF5VGV4dD48cmVjb3JkPjxyZWMtbnVtYmVyPjI2Njwv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Qb2xsaWNpbm88L0F1dGhvcj48WWVhcj4yMDExPC9ZZWFy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9" w:tooltip="Pollicino, 2011 #266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9</w:t>
        </w:r>
      </w:hyperlink>
      <w:r w:rsidR="00007253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,</w:t>
      </w:r>
      <w:hyperlink w:anchor="_ENREF_37" w:tooltip="Wu, 1996 #251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7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In contrast, 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PC/BCP point mutations with HBeAg negative phenotype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can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significant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>ly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increase HBV viremia </w:t>
      </w:r>
      <w:r w:rsidR="00F70A42" w:rsidRPr="00484790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4A117E" w:rsidRPr="00484790">
        <w:rPr>
          <w:rFonts w:ascii="Book Antiqua" w:hAnsi="Book Antiqua" w:cs="Arial"/>
          <w:sz w:val="24"/>
          <w:szCs w:val="24"/>
          <w:lang w:val="en-US"/>
        </w:rPr>
        <w:t xml:space="preserve">replication of polymerase mutated strains </w:t>
      </w:r>
      <w:r w:rsidRPr="00484790">
        <w:rPr>
          <w:rFonts w:ascii="Book Antiqua" w:hAnsi="Book Antiqua" w:cs="Arial"/>
          <w:sz w:val="24"/>
          <w:szCs w:val="24"/>
          <w:lang w:val="en-US"/>
        </w:rPr>
        <w:t>in HDV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>-</w:t>
      </w:r>
      <w:r w:rsidR="00007253">
        <w:rPr>
          <w:rFonts w:ascii="Book Antiqua" w:hAnsi="Book Antiqua" w:cs="Arial"/>
          <w:sz w:val="24"/>
          <w:szCs w:val="24"/>
          <w:lang w:val="en-US"/>
        </w:rPr>
        <w:t>negative patients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UYWNrZTwvQXV0aG9yPjxZZWFyPjIwMDQ8L1llYXI+PFJl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UYWNrZTwvQXV0aG9yPjxZZWFyPjIwMDQ8L1llYXI+PFJl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8" w:tooltip="Tacke, 2004 #27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8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:rsidR="00E67C4A" w:rsidRPr="00484790" w:rsidRDefault="00C20AC3" w:rsidP="00007253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>Other instances of indirect effects of HBV and HDV on each other’s replication include the</w:t>
      </w:r>
      <w:r w:rsidR="00FB7C6A" w:rsidRPr="00484790">
        <w:rPr>
          <w:rFonts w:ascii="Book Antiqua" w:hAnsi="Book Antiqua" w:cs="Arial"/>
          <w:sz w:val="24"/>
          <w:szCs w:val="24"/>
          <w:lang w:val="en-US"/>
        </w:rPr>
        <w:t xml:space="preserve"> synergistic activation of serum response element (SRE)-dependent pathways 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>by HBxAg and L-HDAg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thus affecting factors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which are involved in transcrip</w:t>
      </w:r>
      <w:r w:rsidR="00007253">
        <w:rPr>
          <w:rFonts w:ascii="Book Antiqua" w:hAnsi="Book Antiqua" w:cs="Arial"/>
          <w:sz w:val="24"/>
          <w:szCs w:val="24"/>
          <w:lang w:val="en-US"/>
        </w:rPr>
        <w:t>tion regulation mediated by SRE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Hb3RvPC9BdXRob3I+PFllYXI+MjAwMzwvWWVhcj48UmVj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Hb3RvPC9BdXRob3I+PFllYXI+MjAwMzwvWWVhcj48UmVj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39" w:tooltip="Goto, 2003 #287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39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>.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 xml:space="preserve"> From the cross-talks between HBV and HDV we can also refer to the NF-κB activation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 xml:space="preserve"> which result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 xml:space="preserve">from 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>ER stress (induced by HBsAgs) or TNFα secretion from immune cells (in response to HBV infection)</w:t>
      </w:r>
      <w:r w:rsidR="00FB7886" w:rsidRPr="00484790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>correlates with L-HDAg nuclear export and HDV secre</w:t>
      </w:r>
      <w:r w:rsidR="00007253">
        <w:rPr>
          <w:rFonts w:ascii="Book Antiqua" w:hAnsi="Book Antiqua" w:cs="Arial"/>
          <w:sz w:val="24"/>
          <w:szCs w:val="24"/>
          <w:lang w:val="en-US"/>
        </w:rPr>
        <w:t>tion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&lt;EndNote&gt;&lt;Cite&gt;&lt;Author&gt;Huang&lt;/Author&gt;&lt;Year&gt;2014&lt;/Year&gt;&lt;RecNum&gt;305&lt;/RecNum&gt;&lt;DisplayText&gt;&lt;style face="superscript"&gt;[40]&lt;/style&gt;&lt;/DisplayText&gt;&lt;record&gt;&lt;rec-number&gt;305&lt;/rec-number&gt;&lt;foreign-keys&gt;&lt;key app="EN" db-id="dfsvved2kvxdffe2dd6vwt9ldstwswxx5eez"&gt;305&lt;/key&gt;&lt;/foreign-keys&gt;&lt;ref-type name="Journal Article"&gt;17&lt;/ref-type&gt;&lt;contributors&gt;&lt;authors&gt;&lt;author&gt;Huang, C. R.&lt;/author&gt;&lt;author&gt;Lo, S. J.&lt;/author&gt;&lt;/authors&gt;&lt;/contributors&gt;&lt;auth-address&gt;Chi-Ruei Huang, Szecheng John Lo, Institute of Microbiology and Immunology, National Yang-Ming University, Taipei 112, Taiwan.&lt;/auth-address&gt;&lt;titles&gt;&lt;title&gt;Hepatitis D virus infection, replication and cross-talk with the hepatitis B virus&lt;/title&gt;&lt;secondary-title&gt;World J Gastroenterol&lt;/secondary-title&gt;&lt;alt-title&gt;World journal of gastroenterology : WJG&lt;/alt-title&gt;&lt;/titles&gt;&lt;periodical&gt;&lt;full-title&gt;World Journal of Gastroenterology&lt;/full-title&gt;&lt;abbr-1&gt;World J. Gastroenterol.&lt;/abbr-1&gt;&lt;abbr-2&gt;World J Gastroenterol&lt;/abbr-2&gt;&lt;/periodical&gt;&lt;pages&gt;14589-97&lt;/pages&gt;&lt;volume&gt;20&lt;/volume&gt;&lt;number&gt;40&lt;/number&gt;&lt;dates&gt;&lt;year&gt;2014&lt;/year&gt;&lt;pub-dates&gt;&lt;date&gt;Oct 28&lt;/date&gt;&lt;/pub-dates&gt;&lt;/dates&gt;&lt;isbn&gt;2219-2840 (Electronic)&amp;#xD;1007-9327 (Linking)&lt;/isbn&gt;&lt;accession-num&gt;25356023&lt;/accession-num&gt;&lt;urls&gt;&lt;related-urls&gt;&lt;url&gt;http://www.ncbi.nlm.nih.gov/pubmed/25356023&lt;/url&gt;&lt;/related-urls&gt;&lt;/urls&gt;&lt;custom2&gt;4209526&lt;/custom2&gt;&lt;electronic-resource-num&gt;10.3748/wjg.v20.i40.14589&lt;/electronic-resource-num&gt;&lt;/record&gt;&lt;/Cite&gt;&lt;/EndNote&gt;</w:instrTex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0" w:tooltip="Huang, 2014 #305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0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E67C4A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:rsidR="00E67C4A" w:rsidRPr="00484790" w:rsidRDefault="00E67C4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FB7886" w:rsidRPr="00484790" w:rsidRDefault="00007253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sz w:val="24"/>
          <w:szCs w:val="24"/>
          <w:lang w:val="en-US"/>
        </w:rPr>
        <w:t>CONCLUDING REMARKS</w:t>
      </w:r>
    </w:p>
    <w:p w:rsidR="002D5F2C" w:rsidRPr="00484790" w:rsidRDefault="00FB7886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t xml:space="preserve">The clinical observation of aggravated liver disease in patients with HBV/HDV co- or super-infection has prompted intense research on molecular interactions between both viruses. A major interaction between HBV and HDV is that they share a surface protein supply; this </w:t>
      </w:r>
      <w:r w:rsidR="00596D48" w:rsidRPr="00484790">
        <w:rPr>
          <w:rFonts w:ascii="Book Antiqua" w:hAnsi="Book Antiqua" w:cs="Arial"/>
          <w:sz w:val="24"/>
          <w:szCs w:val="24"/>
          <w:lang w:val="en-US"/>
        </w:rPr>
        <w:t>fact</w:t>
      </w:r>
      <w:r w:rsidRPr="00484790">
        <w:rPr>
          <w:rFonts w:ascii="Book Antiqua" w:hAnsi="Book Antiqua" w:cs="Arial"/>
          <w:sz w:val="24"/>
          <w:szCs w:val="24"/>
          <w:lang w:val="en-US"/>
        </w:rPr>
        <w:t xml:space="preserve"> is currently being translated into novel therapeutic approaches using entry inhibitors in clinical trials</w:t>
      </w:r>
      <w:r w:rsidR="00596D48" w:rsidRPr="00484790">
        <w:rPr>
          <w:rFonts w:ascii="Book Antiqua" w:hAnsi="Book Antiqua" w:cs="Arial"/>
          <w:sz w:val="24"/>
          <w:szCs w:val="24"/>
          <w:lang w:val="en-US"/>
        </w:rPr>
        <w:t xml:space="preserve"> for delta hepatitis</w:t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VcmJhbjwvQXV0aG9yPjxZZWFyPjIwMTQ8L1llYXI+PFJl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begin">
          <w:fldData xml:space="preserve">PEVuZE5vdGU+PENpdGU+PEF1dGhvcj5VcmJhbjwvQXV0aG9yPjxZZWFyPjIwMTQ8L1llYXI+PFJl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</w:fldData>
        </w:fldCha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instrText xml:space="preserve"> ADDIN EN.CITE.DATA </w:instrText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</w:r>
      <w:r w:rsidR="00103E31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[</w:t>
      </w:r>
      <w:hyperlink w:anchor="_ENREF_41" w:tooltip="Urban, 2014 #307" w:history="1">
        <w:r w:rsidR="00103E31" w:rsidRPr="00484790">
          <w:rPr>
            <w:rFonts w:ascii="Book Antiqua" w:hAnsi="Book Antiqua" w:cs="Arial"/>
            <w:noProof/>
            <w:sz w:val="24"/>
            <w:szCs w:val="24"/>
            <w:vertAlign w:val="superscript"/>
            <w:lang w:val="en-US"/>
          </w:rPr>
          <w:t>41</w:t>
        </w:r>
      </w:hyperlink>
      <w:r w:rsidR="00103E31" w:rsidRPr="00484790">
        <w:rPr>
          <w:rFonts w:ascii="Book Antiqua" w:hAnsi="Book Antiqua" w:cs="Arial"/>
          <w:noProof/>
          <w:sz w:val="24"/>
          <w:szCs w:val="24"/>
          <w:vertAlign w:val="superscript"/>
          <w:lang w:val="en-US"/>
        </w:rPr>
        <w:t>]</w:t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Pr="00484790">
        <w:rPr>
          <w:rFonts w:ascii="Book Antiqua" w:hAnsi="Book Antiqua" w:cs="Arial"/>
          <w:sz w:val="24"/>
          <w:szCs w:val="24"/>
          <w:lang w:val="en-US"/>
        </w:rPr>
        <w:t>. However, i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n spite of the 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>direct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interaction sites between HBsAg and HDV-RNP, it seems that the key 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>interference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between HBV and HDV cannot be devoted to a certain domain or residue of the S protein but 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 xml:space="preserve">connection spots </w:t>
      </w:r>
      <w:r w:rsidR="0065799E" w:rsidRPr="00484790">
        <w:rPr>
          <w:rFonts w:ascii="Book Antiqua" w:hAnsi="Book Antiqua" w:cs="Arial"/>
          <w:sz w:val="24"/>
          <w:szCs w:val="24"/>
          <w:lang w:val="en-US"/>
        </w:rPr>
        <w:t>are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rather distributed along the </w:t>
      </w:r>
      <w:r w:rsidR="002E7FEB" w:rsidRPr="00484790">
        <w:rPr>
          <w:rFonts w:ascii="Book Antiqua" w:hAnsi="Book Antiqua" w:cs="Arial"/>
          <w:sz w:val="24"/>
          <w:szCs w:val="24"/>
          <w:lang w:val="en-US"/>
        </w:rPr>
        <w:t>HBsAg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>. Moreover, besides the main reason for HBV/HDV interaction</w:t>
      </w:r>
      <w:r w:rsidRPr="00484790">
        <w:rPr>
          <w:rFonts w:ascii="Book Antiqua" w:hAnsi="Book Antiqua" w:cs="Arial"/>
          <w:sz w:val="24"/>
          <w:szCs w:val="24"/>
          <w:lang w:val="en-US"/>
        </w:rPr>
        <w:t>s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to share a surface protein supply, this is not the only interface between the two viruses in infected cells. Further investigations are required to unravel yet unknown molecular interactions </w:t>
      </w:r>
      <w:r w:rsidR="0065799E" w:rsidRPr="00484790">
        <w:rPr>
          <w:rFonts w:ascii="Book Antiqua" w:hAnsi="Book Antiqua" w:cs="Arial"/>
          <w:sz w:val="24"/>
          <w:szCs w:val="24"/>
          <w:lang w:val="en-US"/>
        </w:rPr>
        <w:t>that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are </w:t>
      </w:r>
      <w:r w:rsidR="0065799E" w:rsidRPr="00484790">
        <w:rPr>
          <w:rFonts w:ascii="Book Antiqua" w:hAnsi="Book Antiqua" w:cs="Arial"/>
          <w:sz w:val="24"/>
          <w:szCs w:val="24"/>
          <w:lang w:val="en-US"/>
        </w:rPr>
        <w:t>employ</w:t>
      </w:r>
      <w:r w:rsidR="00CC4480" w:rsidRPr="00484790">
        <w:rPr>
          <w:rFonts w:ascii="Book Antiqua" w:hAnsi="Book Antiqua" w:cs="Arial"/>
          <w:sz w:val="24"/>
          <w:szCs w:val="24"/>
          <w:lang w:val="en-US"/>
        </w:rPr>
        <w:t>ed</w:t>
      </w:r>
      <w:r w:rsidR="0065799E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by HBV or HDV to dominate in </w:t>
      </w:r>
      <w:r w:rsidR="00271E03" w:rsidRPr="00484790">
        <w:rPr>
          <w:rFonts w:ascii="Book Antiqua" w:hAnsi="Book Antiqua" w:cs="Arial"/>
          <w:sz w:val="24"/>
          <w:szCs w:val="24"/>
          <w:lang w:val="en-US"/>
        </w:rPr>
        <w:t>dual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20AC3" w:rsidRPr="00484790">
        <w:rPr>
          <w:rFonts w:ascii="Book Antiqua" w:hAnsi="Book Antiqua" w:cs="Arial"/>
          <w:sz w:val="24"/>
          <w:szCs w:val="24"/>
          <w:lang w:val="en-US"/>
        </w:rPr>
        <w:t>infections</w:t>
      </w:r>
      <w:r w:rsidR="002D5F2C" w:rsidRPr="00484790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:rsidR="00B1064E" w:rsidRPr="00484790" w:rsidRDefault="00B1064E" w:rsidP="00484790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:rsidR="00007253" w:rsidRPr="00146102" w:rsidRDefault="00007253" w:rsidP="00146102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  <w:r w:rsidRPr="00146102">
        <w:rPr>
          <w:rFonts w:ascii="Book Antiqua" w:hAnsi="Book Antiqua" w:cs="Arial"/>
          <w:b/>
          <w:sz w:val="24"/>
          <w:szCs w:val="24"/>
          <w:lang w:val="en-US"/>
        </w:rPr>
        <w:t>REFERENCES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rice 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An update on hepatitis B, D, and E viruse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Top Antivir Med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57-163 [PMID: 2453155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Dastgerdi E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erbers U, Tacke F. Molecular and clinical aspects of hepatitis D virus infectio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World 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2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1-78 [PMID: 24175212 DOI: 10.5501/wjv.v1.i3.7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Wedemeyer H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Re-emerging interest in hepatitis delta: new insights into the dynamic interplay between HBV and HDV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Hepat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2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27-629 [PMID: 20334947 DOI: 10.1016/j.jhep.2010.02.00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e Gal F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Gault E, Ripault MP, Serpaggi J, Trinchet JC, Gordien E, Dény P. Eighth major clade for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merg Infect Di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2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47-1450 [PMID: 17073101 DOI: 10.3201/eid1209.060112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5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Alexopoulou A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Dourakis SP. Genetic heterogeneity of hepatitis viruses and its clinical significance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urr Drug Targets Inflamm Aller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7-55 [PMID: 1572023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6 </w:t>
      </w:r>
      <w:r w:rsidRPr="00146102">
        <w:rPr>
          <w:rFonts w:ascii="Book Antiqua" w:hAnsi="Book Antiqua" w:cs="Arial"/>
          <w:b/>
          <w:noProof/>
          <w:sz w:val="24"/>
          <w:szCs w:val="24"/>
          <w:lang w:val="en-US"/>
        </w:rPr>
        <w:t>Shirvani-Dastgerdi E,</w:t>
      </w:r>
      <w:r w:rsidRPr="00484790">
        <w:rPr>
          <w:rFonts w:ascii="Book Antiqua" w:hAnsi="Book Antiqua" w:cs="Arial"/>
          <w:noProof/>
          <w:sz w:val="24"/>
          <w:szCs w:val="24"/>
          <w:lang w:val="en-US"/>
        </w:rPr>
        <w:t xml:space="preserve"> Amini-Bavil-Olyaee S, A</w:t>
      </w:r>
      <w:r>
        <w:rPr>
          <w:rFonts w:ascii="Book Antiqua" w:hAnsi="Book Antiqua" w:cs="Arial"/>
          <w:noProof/>
          <w:sz w:val="24"/>
          <w:szCs w:val="24"/>
          <w:lang w:val="en-US"/>
        </w:rPr>
        <w:t>lavian SM, Trautwein C, Tacke F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Comprehensive analysis of mutations in the hepatitis delta virus genome based on full-length sequencing in a nationwide cohort study and evolutionary pattern during disease progress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Clin Microbiol Infect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</w:t>
      </w:r>
      <w:r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01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 xml:space="preserve"> [PMID: 25656625 DOI: 10.1016/j.cmi.2014.12.008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7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Jardi R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Rodriguez F, Buti M, Costa X, Cotrina M, Galimany R, Esteban R, Guardia J. Role of hepatitis B, C, and D viruses in dual and triple infection: influence of viral genotypes and hepatitis B precore and basal core promoter mutations on viral replicative interference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1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04-410 [PMID: 11481626 DOI: 10.1053/jhep.2001.2651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8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chaper M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Rodriguez-Frias F, Jardi R, Tabernero D, Homs M, Ruiz G, Quer J, Esteban R, Buti M. Quantitative longitudinal evaluations of hepatitis delta virus RNA and hepatitis B virus DNA shows a dynamic, complex replicative profile in chronic hepatitis B and D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Hepat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52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58-664 [PMID: 20346531 DOI: 10.1016/j.jhep.2009.10.03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9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ollicino T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Raffa G, Santantonio T, Gaeta GB, Iannello G, Alibrandi A, Squadrito G, Cacciola I, Calvi C, Colucci G, Levrero M, Raimondo G. Replicative and transcriptional activities of hepatitis B virus in patients coinfected with hepatitis B and hepatitis delta viruse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5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32-439 [PMID: 20962099 DOI: 10.1128/JVI.01609-1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0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Liang T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. Hepatitis B: the virus and disease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49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S13-S21 [PMID: 19399811 DOI: 10.1002/hep.2288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1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range R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treeck RE. Novel transmembrane topology of the hepatitis B virus envelope protei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EMBO 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5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47-256 [PMID: 783533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2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ureau 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Fournier-Wirth C, Maurel P. Role of N glycosylation of hepatitis B virus envelope proteins in morphogenesis and infectivity of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7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519-5523 [PMID: 12692255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3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mes-Gouvêa M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Pereira Soares Mdo C, Guedes de Carvalho Mello IM, Brito EM, Pereira Moia Lde J, Bensabath G, Nunes HM, Carrilho FJ, Pinho JR. Hepatitis D and B virus genotypes in chronically infected patients from the Eastern Amazon Basi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Acta Trop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06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9-155 [PMID: 18420172 DOI: 10.1016/j.actatropica.2008.02.009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4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Alvarado-Mora MV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Romano CM, Gomes-Gouvêa MS, Gutierrez MF, Carrilho FJ, Pinho JR. Dynamics of hepatitis D (delta) virus genotype 3 in the Amazon region of South America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Infect Genet Ev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1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62-1468 [PMID: 21645647 DOI: 10.1016/j.meegid.2011.05.02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5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Amini N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Alavian SM, Kabir A, Aalaei-Andabili SH, Saiedi Hosseini SY, Rizzetto M. Prevalence of hepatitis d in the eastern mediterranean region: systematic review and meta analysi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Hepat Mon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e8210 [PMID: 23554822 DOI: 10.5812/hepatmon.821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6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su S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Wu JC, Sheen IJ, Syu WJ. Interaction and replication activation of genotype I and II hepatitis delta antige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8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693-2700 [PMID: 14990689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7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su S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yu WJ, Sheen IJ, Liu HT, Jeng KS, Wu JC. Varied assembly and RNA editing efficiencies between genotypes I and II hepatitis D virus and their implicatio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2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665-672 [PMID: 11870382 DOI: 10.1053/jhep.2002.31777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8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ureau 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Guerra B, Lanford RE. Role of the large hepatitis B virus envelope protein in infectivity of the hepatitis delta vir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7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66-372 [PMID: 8416375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19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Bruss V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Ganem D. The role of envelope proteins in hepatitis B virus assembly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roc Natl Acad Sci U S A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1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8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59-1063 [PMID: 1992457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0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udima 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Meier A, Dunbrack R, Taylor J, Bruss V. Two potentially important elements of the hepatitis B virus large envelope protein are dispensable for the infectivity of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343-4347 [PMID: 17251287 DOI: 10.1128/JVI.02478-0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1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Wang C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ung SY, Chen DS, Chen PJ. N-linked glycosylation of hepatitis B surface antigens is involved but not essential in the assembly of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Vir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20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8-36 [PMID: 8659125 DOI: 10.1006/viro.1996.0282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2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Persson B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Argos P. Prediction of transmembrane segments in proteins utilising multiple sequence alignment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Mol Bi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37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82-192 [PMID: 8126732 DOI: 10.1006/jmbi.1994.122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3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Jenna 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ureau C. Effect of mutations in the small envelope protein of hepatitis B virus on assembly and secretion of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Vir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5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76-186 [PMID: 9813213 DOI: 10.1006/viro.1998.939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4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ourioux 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ureau C, Poisson F, Brand D, Goudeau A, Roingeard P. Interaction between hepatitis delta virus-encoded proteins and hepatitis B virus envelope protein domai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Gen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8; </w:t>
      </w:r>
      <w:r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9</w:t>
      </w:r>
      <w:r w:rsidRPr="00146102">
        <w:rPr>
          <w:rFonts w:ascii="Book Antiqua" w:hAnsi="Book Antiqua" w:cs="宋体"/>
          <w:bCs/>
          <w:color w:val="000000"/>
          <w:sz w:val="24"/>
          <w:szCs w:val="24"/>
          <w:lang w:val="en-US" w:eastAsia="zh-CN"/>
        </w:rPr>
        <w:t xml:space="preserve"> (Pt 5)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115-1119 [PMID: 960332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5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Chen P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ai WJ, Wang CJ, Chen DS. Hepatitis B surface antigen and large-form hepatitis delta antigen in HDV assembly: a further study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Prog Clin Biol Re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82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9-34 [PMID: 8502694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6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Komla-Soukha I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ureau C. A tryptophan-rich motif in the carboxyl terminus of the small envelope protein of hepatitis B virus is central to the assembly of hepatitis delta virus particle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6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0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648-4655 [PMID: 16641257 DOI: 10.1128/JVI.80.10.4648-4655.2006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7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Jaoudé GA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Sureau C. Role of the antigenic loop of the hepatitis B virus envelope proteins in infectivity of hepatitis delta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5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9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0460-10466 [PMID: 16051838 DOI: 10.1128/JVI.79.16.10460-10466.2005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8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ammond 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Helenius A. Folding of VSV G protein: sequential interaction with BiP and calnexi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Science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66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56-458 [PMID: 7939687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29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Ou WJ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Cameron PH, Thomas DY, Bergeron JJ. Association of folding intermediates of glycoproteins with calnexin during protein maturat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Nature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36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71-776 [PMID: 8102790 DOI: 10.1038/364771a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0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Sakugawa H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Nakasone H, Nakayoshi T, Kawakami Y, Yamashiro T, Maeshiro T, Kinjo F, Saito A, Zukeran H. Hepatitis B virus concentrations in serum determined by sensitive quantitative assays in patients with established chronic hepatitis delta virus infect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Med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1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65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78-484 [PMID: 11596082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1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Williams V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Brichler S, Radjef N, Lebon P, Goffard A, Hober D, Fagard R, Kremsdorf D, Dény P, Gordien E. Hepatitis delta virus proteins repress hepatitis B virus enhancers and activate the alpha/beta interferon-inducible MxA gene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Gen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9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90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759-2767 [PMID: 19625466 DOI: 10.1099/vir.0.011239-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2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Freitas N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Cunha C, Menne S, Gudima SO. Envelope proteins derived from naturally integrated hepatitis B virus DNA support assembly and release of infectious hepatitis delta virus particle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8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5742-5754 [PMID: 24623409 DOI: 10.1128/JVI.00430-14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3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son W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iu C, Aldrich CE, Litwin S, Yeh MM. Clonal expansion of normal-appearing human hepatocytes during chronic hepatitis B virus infect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0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8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308-8315 [PMID: 20519397 DOI: 10.1128/JVI.00833-1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4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son W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itwin S, Jilbert AR. Immune selection during chronic hepadnavirus infect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Hepatol Int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8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3-16 [PMID: 19669275 DOI: 10.1007/s12072-007-9024-3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5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ason W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itwin S, Xu C, Jilbert AR. Hepatocyte turnover in transient and chronic hepadnavirus infectio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al Hepat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7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146102">
        <w:rPr>
          <w:rFonts w:ascii="Book Antiqua" w:hAnsi="Book Antiqua" w:cs="宋体"/>
          <w:bCs/>
          <w:color w:val="000000"/>
          <w:sz w:val="24"/>
          <w:szCs w:val="24"/>
          <w:lang w:val="en-US" w:eastAsia="zh-CN"/>
        </w:rPr>
        <w:t xml:space="preserve"> Suppl 1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22-28 [PMID: 17958639 DOI: 10.1111/j.1365-2893.2007.00911.x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6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Modahl LE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ai MM. The large delta antigen of hepatitis delta virus potently inhibits genomic but not antigenomic RNA synthesis: a mechanism enabling initiation of viral replicatio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0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4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7375-7380 [PMID: 10906190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7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Wu JC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Chen CM, Chen TZ, Lee SD, Yen FS, Choo KB. Prevalence and type of precore hepatitis B virus mutants in hepatitis D virus superinfection and its clinical implication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Infect Di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1996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73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57-459 [PMID: 8568311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8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Tacke F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Gehrke C, Luedde T, Heim A, Manns MP, Trautwein C. Basal core promoter and precore mutations in the hepatitis B virus genome enhance replication efficacy of Lamivudine-resistant mutant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Vi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78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524-8535 [PMID: 15280461 DOI: 10.1128/JVI.78.16.8524-8535.2004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39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Goto T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Kato N, Yoshida H, Otsuka M, Moriyama M, Shiratori Y, Koike K, Matsumura M, Omata M. Synergistic activation of the serum response element-dependent pathway by hepatitis B virus x protein and large-isoform hepatitis delta antigen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J Infect Di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03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87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820-828 [PMID: 12599056 DOI: 10.1086/368389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0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Huang CR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Lo SJ. Hepatitis D virus infection, replication and cross-talk with the hepatitis B viru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World J Gastroenterol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20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14589-14597 [PMID: 25356023 DOI: 10.3748/wjg.v20.i40.14589]</w:t>
      </w:r>
    </w:p>
    <w:p w:rsidR="00146102" w:rsidRPr="00146102" w:rsidRDefault="00146102" w:rsidP="00146102">
      <w:pPr>
        <w:spacing w:after="0" w:line="360" w:lineRule="auto"/>
        <w:jc w:val="both"/>
        <w:rPr>
          <w:rFonts w:ascii="Book Antiqua" w:hAnsi="Book Antiqua" w:cs="宋体"/>
          <w:color w:val="000000"/>
          <w:sz w:val="24"/>
          <w:szCs w:val="24"/>
          <w:lang w:val="en-US" w:eastAsia="zh-CN"/>
        </w:rPr>
      </w:pP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41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Urban S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, Bartenschlager R, Kubitz R, Zoulim F. Strategies to inhibit entry of HBV and HDV into hepatocytes. </w:t>
      </w:r>
      <w:r w:rsidRPr="00146102">
        <w:rPr>
          <w:rFonts w:ascii="Book Antiqua" w:hAnsi="Book Antiqua" w:cs="宋体"/>
          <w:i/>
          <w:iCs/>
          <w:color w:val="000000"/>
          <w:sz w:val="24"/>
          <w:szCs w:val="24"/>
          <w:lang w:val="en-US" w:eastAsia="zh-CN"/>
        </w:rPr>
        <w:t>Gastroenterology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 2014; </w:t>
      </w:r>
      <w:r w:rsidRPr="00146102">
        <w:rPr>
          <w:rFonts w:ascii="Book Antiqua" w:hAnsi="Book Antiqua" w:cs="宋体"/>
          <w:b/>
          <w:bCs/>
          <w:color w:val="000000"/>
          <w:sz w:val="24"/>
          <w:szCs w:val="24"/>
          <w:lang w:val="en-US" w:eastAsia="zh-CN"/>
        </w:rPr>
        <w:t>147</w:t>
      </w:r>
      <w:r w:rsidRPr="00146102">
        <w:rPr>
          <w:rFonts w:ascii="Book Antiqua" w:hAnsi="Book Antiqua" w:cs="宋体"/>
          <w:color w:val="000000"/>
          <w:sz w:val="24"/>
          <w:szCs w:val="24"/>
          <w:lang w:val="en-US" w:eastAsia="zh-CN"/>
        </w:rPr>
        <w:t>: 48-64 [PMID: 24768844 DOI: 10.1053/j.gastro.2014.04.030]</w:t>
      </w:r>
    </w:p>
    <w:p w:rsidR="00007253" w:rsidRPr="00146102" w:rsidRDefault="00007253" w:rsidP="00146102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 w:eastAsia="zh-CN"/>
        </w:rPr>
      </w:pPr>
    </w:p>
    <w:p w:rsidR="00007253" w:rsidRPr="00146102" w:rsidRDefault="00007253" w:rsidP="00146102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146102">
        <w:rPr>
          <w:rFonts w:ascii="Book Antiqua" w:hAnsi="Book Antiqua"/>
          <w:b/>
          <w:sz w:val="24"/>
          <w:szCs w:val="24"/>
        </w:rPr>
        <w:t xml:space="preserve">P-Reviewer: </w:t>
      </w:r>
      <w:r w:rsidRPr="00146102">
        <w:rPr>
          <w:rFonts w:ascii="Book Antiqua" w:hAnsi="Book Antiqua" w:cs="Tahoma"/>
          <w:color w:val="000000"/>
          <w:sz w:val="24"/>
          <w:szCs w:val="24"/>
        </w:rPr>
        <w:t xml:space="preserve">Rodriguez-Frias F, Rizzetto M </w:t>
      </w:r>
      <w:r w:rsidRPr="00146102">
        <w:rPr>
          <w:rFonts w:ascii="Book Antiqua" w:hAnsi="Book Antiqua"/>
          <w:b/>
          <w:sz w:val="24"/>
          <w:szCs w:val="24"/>
        </w:rPr>
        <w:t xml:space="preserve">S-Editor: </w:t>
      </w:r>
      <w:r w:rsidRPr="00146102">
        <w:rPr>
          <w:rFonts w:ascii="Book Antiqua" w:hAnsi="Book Antiqua"/>
          <w:sz w:val="24"/>
          <w:szCs w:val="24"/>
        </w:rPr>
        <w:t>Ji FF</w:t>
      </w:r>
      <w:r w:rsidRPr="00146102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007253" w:rsidRPr="00007253" w:rsidRDefault="00007253" w:rsidP="00007253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</w:p>
    <w:p w:rsidR="002E7FEB" w:rsidRPr="00484790" w:rsidRDefault="002E7FEB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:rsidR="002E7FEB" w:rsidRPr="00484790" w:rsidRDefault="002E7FEB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sz w:val="24"/>
          <w:szCs w:val="24"/>
          <w:lang w:val="en-US"/>
        </w:rPr>
        <w:br w:type="page"/>
      </w:r>
    </w:p>
    <w:p w:rsidR="00E64300" w:rsidRPr="00484790" w:rsidRDefault="00ED106A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484790">
        <w:rPr>
          <w:rFonts w:ascii="Book Antiqua" w:hAnsi="Book Antiqua" w:cs="Arial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58240" behindDoc="1" locked="0" layoutInCell="1" allowOverlap="1" wp14:anchorId="6E5AD0E7" wp14:editId="2D0D1A6A">
            <wp:simplePos x="0" y="0"/>
            <wp:positionH relativeFrom="column">
              <wp:posOffset>5080</wp:posOffset>
            </wp:positionH>
            <wp:positionV relativeFrom="paragraph">
              <wp:posOffset>111760</wp:posOffset>
            </wp:positionV>
            <wp:extent cx="5760720" cy="4323080"/>
            <wp:effectExtent l="0" t="0" r="0" b="1270"/>
            <wp:wrapThrough wrapText="bothSides">
              <wp:wrapPolygon edited="0">
                <wp:start x="0" y="0"/>
                <wp:lineTo x="0" y="21511"/>
                <wp:lineTo x="21500" y="21511"/>
                <wp:lineTo x="21500" y="0"/>
                <wp:lineTo x="0" y="0"/>
              </wp:wrapPolygon>
            </wp:wrapThrough>
            <wp:docPr id="1" name="Grafik 1" descr="S:\AG Tacke\Elham\TRANSFECTIONS\manuscript\review\Revised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:\AG Tacke\Elham\TRANSFECTIONS\manuscript\review\Revised\Figure 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323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64300" w:rsidRPr="00484790" w:rsidRDefault="00146102" w:rsidP="00484790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146102">
        <w:rPr>
          <w:rFonts w:ascii="Book Antiqua" w:hAnsi="Book Antiqua" w:cs="Arial"/>
          <w:b/>
          <w:sz w:val="24"/>
          <w:szCs w:val="24"/>
          <w:lang w:val="en-US"/>
        </w:rPr>
        <w:t>Figure 1</w:t>
      </w:r>
      <w:r w:rsidR="00331C47" w:rsidRPr="00146102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146102">
        <w:rPr>
          <w:rFonts w:ascii="Book Antiqua" w:hAnsi="Book Antiqua" w:cs="Arial"/>
          <w:b/>
          <w:sz w:val="24"/>
          <w:szCs w:val="24"/>
          <w:lang w:val="en-US"/>
        </w:rPr>
        <w:t>Hepatitis D virus</w:t>
      </w:r>
      <w:r w:rsidR="00331C47" w:rsidRPr="00146102">
        <w:rPr>
          <w:rFonts w:ascii="Book Antiqua" w:hAnsi="Book Antiqua" w:cs="Arial"/>
          <w:b/>
          <w:sz w:val="24"/>
          <w:szCs w:val="24"/>
          <w:lang w:val="en-US"/>
        </w:rPr>
        <w:t>-</w:t>
      </w:r>
      <w:r w:rsidRPr="00146102">
        <w:rPr>
          <w:rFonts w:ascii="Book Antiqua" w:hAnsi="Book Antiqua" w:cs="Arial"/>
          <w:b/>
          <w:sz w:val="24"/>
          <w:szCs w:val="24"/>
          <w:lang w:val="en-US"/>
        </w:rPr>
        <w:t>ribonucleoprotein</w:t>
      </w:r>
      <w:r w:rsidR="00331C47" w:rsidRPr="00146102">
        <w:rPr>
          <w:rFonts w:ascii="Book Antiqua" w:hAnsi="Book Antiqua" w:cs="Arial"/>
          <w:b/>
          <w:sz w:val="24"/>
          <w:szCs w:val="24"/>
          <w:lang w:val="en-US"/>
        </w:rPr>
        <w:t xml:space="preserve"> complex interaction with S-</w:t>
      </w:r>
      <w:r w:rsidRPr="00146102">
        <w:rPr>
          <w:rFonts w:ascii="Book Antiqua" w:hAnsi="Book Antiqua" w:cs="Arial"/>
          <w:b/>
          <w:sz w:val="24"/>
          <w:szCs w:val="24"/>
          <w:lang w:val="en-US"/>
        </w:rPr>
        <w:t>hepatitis B virus surface antigen</w:t>
      </w:r>
      <w:r w:rsidR="00331C47" w:rsidRPr="00146102">
        <w:rPr>
          <w:rFonts w:ascii="Book Antiqua" w:hAnsi="Book Antiqua" w:cs="Arial"/>
          <w:b/>
          <w:sz w:val="24"/>
          <w:szCs w:val="24"/>
          <w:lang w:val="en-US"/>
        </w:rPr>
        <w:t>.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 Schematic representation of L- and S-HBsAg locations in the ER membrane and the interaction sites with the HDV-RNP complex. The Asn-146 glycosylation site is shown by a star. About half of the residues remain non-glycosylated at this site. A cytosolic orientation has been suggested for the non-glycosylated Ag loop</w:t>
      </w:r>
      <w:r w:rsidR="00956258" w:rsidRPr="00484790">
        <w:rPr>
          <w:rFonts w:ascii="Book Antiqua" w:hAnsi="Book Antiqua" w:cs="Arial"/>
          <w:sz w:val="24"/>
          <w:szCs w:val="24"/>
          <w:lang w:val="en-US"/>
        </w:rPr>
        <w:t>,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 which may interfere with HBsAg-HDAg interaction. L-HDAg mediates HDV assembly at the late stage of viral replication through </w:t>
      </w:r>
      <w:r w:rsidR="00956258" w:rsidRPr="00484790">
        <w:rPr>
          <w:rFonts w:ascii="Book Antiqua" w:hAnsi="Book Antiqua" w:cs="Arial"/>
          <w:sz w:val="24"/>
          <w:szCs w:val="24"/>
          <w:lang w:val="en-US"/>
        </w:rPr>
        <w:t>forming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 connections with HDV-RNA, S-HDAg and HBsAg. </w:t>
      </w:r>
      <w:bookmarkStart w:id="4" w:name="_GoBack"/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Ag loop: </w:t>
      </w:r>
      <w:r w:rsidRPr="00484790">
        <w:rPr>
          <w:rFonts w:ascii="Book Antiqua" w:hAnsi="Book Antiqua" w:cs="Arial"/>
          <w:sz w:val="24"/>
          <w:szCs w:val="24"/>
          <w:lang w:val="en-US"/>
        </w:rPr>
        <w:t>A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ntigenic loop; CYL I, II: </w:t>
      </w:r>
      <w:r w:rsidRPr="00484790">
        <w:rPr>
          <w:rFonts w:ascii="Book Antiqua" w:hAnsi="Book Antiqua" w:cs="Arial"/>
          <w:sz w:val="24"/>
          <w:szCs w:val="24"/>
          <w:lang w:val="en-US"/>
        </w:rPr>
        <w:t>C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ytosolic loop I, II; RNP: </w:t>
      </w:r>
      <w:bookmarkEnd w:id="4"/>
      <w:r w:rsidRPr="00484790">
        <w:rPr>
          <w:rFonts w:ascii="Book Antiqua" w:hAnsi="Book Antiqua" w:cs="Arial"/>
          <w:sz w:val="24"/>
          <w:szCs w:val="24"/>
          <w:lang w:val="en-US"/>
        </w:rPr>
        <w:t>R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ibonucleoprotein; TMD: </w:t>
      </w:r>
      <w:r w:rsidRPr="00484790">
        <w:rPr>
          <w:rFonts w:ascii="Book Antiqua" w:hAnsi="Book Antiqua" w:cs="Arial"/>
          <w:sz w:val="24"/>
          <w:szCs w:val="24"/>
          <w:lang w:val="en-US"/>
        </w:rPr>
        <w:t>T</w:t>
      </w:r>
      <w:r w:rsidR="00331C47" w:rsidRPr="00484790">
        <w:rPr>
          <w:rFonts w:ascii="Book Antiqua" w:hAnsi="Book Antiqua" w:cs="Arial"/>
          <w:sz w:val="24"/>
          <w:szCs w:val="24"/>
          <w:lang w:val="en-US"/>
        </w:rPr>
        <w:t xml:space="preserve">ransmembrane domain. </w:t>
      </w:r>
    </w:p>
    <w:sectPr w:rsidR="00E64300" w:rsidRPr="00484790">
      <w:foot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5696D" w:rsidRDefault="00A5696D" w:rsidP="00897851">
      <w:pPr>
        <w:spacing w:after="0" w:line="240" w:lineRule="auto"/>
      </w:pPr>
      <w:r>
        <w:separator/>
      </w:r>
    </w:p>
  </w:endnote>
  <w:endnote w:type="continuationSeparator" w:id="0">
    <w:p w:rsidR="00A5696D" w:rsidRDefault="00A5696D" w:rsidP="0089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43109363"/>
      <w:docPartObj>
        <w:docPartGallery w:val="Page Numbers (Bottom of Page)"/>
        <w:docPartUnique/>
      </w:docPartObj>
    </w:sdtPr>
    <w:sdtEndPr/>
    <w:sdtContent>
      <w:p w:rsidR="00484790" w:rsidRDefault="00484790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57589">
          <w:rPr>
            <w:noProof/>
          </w:rPr>
          <w:t>1</w:t>
        </w:r>
        <w:r>
          <w:fldChar w:fldCharType="end"/>
        </w:r>
      </w:p>
    </w:sdtContent>
  </w:sdt>
  <w:p w:rsidR="00484790" w:rsidRDefault="0048479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5696D" w:rsidRDefault="00A5696D" w:rsidP="00897851">
      <w:pPr>
        <w:spacing w:after="0" w:line="240" w:lineRule="auto"/>
      </w:pPr>
      <w:r>
        <w:separator/>
      </w:r>
    </w:p>
  </w:footnote>
  <w:footnote w:type="continuationSeparator" w:id="0">
    <w:p w:rsidR="00A5696D" w:rsidRDefault="00A5696D" w:rsidP="008978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0"/>
  <w:bordersDoNotSurroundHeader/>
  <w:bordersDoNotSurroundFooter/>
  <w:defaultTabStop w:val="708"/>
  <w:hyphenationZone w:val="425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fsvved2kvxdffe2dd6vwt9ldstwswxx5eez&quot;&gt;My EndNote Library&lt;record-ids&gt;&lt;item&gt;1&lt;/item&gt;&lt;item&gt;4&lt;/item&gt;&lt;item&gt;42&lt;/item&gt;&lt;item&gt;53&lt;/item&gt;&lt;item&gt;118&lt;/item&gt;&lt;item&gt;193&lt;/item&gt;&lt;item&gt;196&lt;/item&gt;&lt;item&gt;201&lt;/item&gt;&lt;item&gt;230&lt;/item&gt;&lt;item&gt;231&lt;/item&gt;&lt;item&gt;232&lt;/item&gt;&lt;item&gt;234&lt;/item&gt;&lt;item&gt;235&lt;/item&gt;&lt;item&gt;237&lt;/item&gt;&lt;item&gt;240&lt;/item&gt;&lt;item&gt;244&lt;/item&gt;&lt;item&gt;245&lt;/item&gt;&lt;item&gt;249&lt;/item&gt;&lt;item&gt;251&lt;/item&gt;&lt;item&gt;254&lt;/item&gt;&lt;item&gt;255&lt;/item&gt;&lt;item&gt;256&lt;/item&gt;&lt;item&gt;257&lt;/item&gt;&lt;item&gt;261&lt;/item&gt;&lt;item&gt;262&lt;/item&gt;&lt;item&gt;266&lt;/item&gt;&lt;item&gt;267&lt;/item&gt;&lt;item&gt;275&lt;/item&gt;&lt;item&gt;286&lt;/item&gt;&lt;item&gt;287&lt;/item&gt;&lt;item&gt;297&lt;/item&gt;&lt;item&gt;300&lt;/item&gt;&lt;item&gt;301&lt;/item&gt;&lt;item&gt;302&lt;/item&gt;&lt;item&gt;303&lt;/item&gt;&lt;item&gt;304&lt;/item&gt;&lt;item&gt;305&lt;/item&gt;&lt;item&gt;306&lt;/item&gt;&lt;item&gt;307&lt;/item&gt;&lt;item&gt;332&lt;/item&gt;&lt;item&gt;334&lt;/item&gt;&lt;item&gt;366&lt;/item&gt;&lt;item&gt;367&lt;/item&gt;&lt;item&gt;368&lt;/item&gt;&lt;item&gt;369&lt;/item&gt;&lt;/record-ids&gt;&lt;/item&gt;&lt;/Libraries&gt;"/>
  </w:docVars>
  <w:rsids>
    <w:rsidRoot w:val="00446ABC"/>
    <w:rsid w:val="000018ED"/>
    <w:rsid w:val="00007253"/>
    <w:rsid w:val="00010939"/>
    <w:rsid w:val="00010FAA"/>
    <w:rsid w:val="000368B7"/>
    <w:rsid w:val="00043240"/>
    <w:rsid w:val="00055237"/>
    <w:rsid w:val="000602AE"/>
    <w:rsid w:val="00062B9E"/>
    <w:rsid w:val="000715D6"/>
    <w:rsid w:val="00077F50"/>
    <w:rsid w:val="00092583"/>
    <w:rsid w:val="000E4AAD"/>
    <w:rsid w:val="000F5290"/>
    <w:rsid w:val="00103E31"/>
    <w:rsid w:val="00116336"/>
    <w:rsid w:val="00117023"/>
    <w:rsid w:val="00132D29"/>
    <w:rsid w:val="0013752D"/>
    <w:rsid w:val="00146102"/>
    <w:rsid w:val="00176BF9"/>
    <w:rsid w:val="001917E7"/>
    <w:rsid w:val="0019694F"/>
    <w:rsid w:val="001B30AB"/>
    <w:rsid w:val="001C32F2"/>
    <w:rsid w:val="001C7E16"/>
    <w:rsid w:val="001E3A73"/>
    <w:rsid w:val="001E64D5"/>
    <w:rsid w:val="00220E62"/>
    <w:rsid w:val="0022797E"/>
    <w:rsid w:val="00240B7A"/>
    <w:rsid w:val="002665F5"/>
    <w:rsid w:val="00271E03"/>
    <w:rsid w:val="00280287"/>
    <w:rsid w:val="00297A37"/>
    <w:rsid w:val="002B5386"/>
    <w:rsid w:val="002D5F2C"/>
    <w:rsid w:val="002E7FEB"/>
    <w:rsid w:val="002F2052"/>
    <w:rsid w:val="00300C6B"/>
    <w:rsid w:val="0031730E"/>
    <w:rsid w:val="00331C47"/>
    <w:rsid w:val="00333E67"/>
    <w:rsid w:val="00376AF8"/>
    <w:rsid w:val="003947F0"/>
    <w:rsid w:val="003F0B66"/>
    <w:rsid w:val="003F2EC4"/>
    <w:rsid w:val="00401E61"/>
    <w:rsid w:val="00446ABC"/>
    <w:rsid w:val="00447401"/>
    <w:rsid w:val="00456F41"/>
    <w:rsid w:val="00484790"/>
    <w:rsid w:val="004A117E"/>
    <w:rsid w:val="004D6DBE"/>
    <w:rsid w:val="004E2FDB"/>
    <w:rsid w:val="004F2998"/>
    <w:rsid w:val="00507419"/>
    <w:rsid w:val="0051012D"/>
    <w:rsid w:val="00523325"/>
    <w:rsid w:val="00523621"/>
    <w:rsid w:val="0053680F"/>
    <w:rsid w:val="0054311B"/>
    <w:rsid w:val="00555339"/>
    <w:rsid w:val="00563B61"/>
    <w:rsid w:val="00566319"/>
    <w:rsid w:val="00566FD9"/>
    <w:rsid w:val="005756C1"/>
    <w:rsid w:val="00577D95"/>
    <w:rsid w:val="005821C2"/>
    <w:rsid w:val="00596D48"/>
    <w:rsid w:val="005B5155"/>
    <w:rsid w:val="005E3FF4"/>
    <w:rsid w:val="005E4415"/>
    <w:rsid w:val="0060441F"/>
    <w:rsid w:val="00627ABA"/>
    <w:rsid w:val="0065799E"/>
    <w:rsid w:val="00662A54"/>
    <w:rsid w:val="00663CAC"/>
    <w:rsid w:val="00673F9D"/>
    <w:rsid w:val="006938BD"/>
    <w:rsid w:val="00696310"/>
    <w:rsid w:val="006A3BFA"/>
    <w:rsid w:val="006B05E5"/>
    <w:rsid w:val="006B315E"/>
    <w:rsid w:val="006D4D92"/>
    <w:rsid w:val="007001D3"/>
    <w:rsid w:val="00711BC0"/>
    <w:rsid w:val="00726816"/>
    <w:rsid w:val="00727F70"/>
    <w:rsid w:val="0074722C"/>
    <w:rsid w:val="007544AA"/>
    <w:rsid w:val="00756F14"/>
    <w:rsid w:val="00760609"/>
    <w:rsid w:val="00780155"/>
    <w:rsid w:val="007A468E"/>
    <w:rsid w:val="007A6F28"/>
    <w:rsid w:val="007F2BDF"/>
    <w:rsid w:val="007F44FD"/>
    <w:rsid w:val="007F6354"/>
    <w:rsid w:val="007F6BAC"/>
    <w:rsid w:val="0080632E"/>
    <w:rsid w:val="008210A9"/>
    <w:rsid w:val="00821BFD"/>
    <w:rsid w:val="00877170"/>
    <w:rsid w:val="00897851"/>
    <w:rsid w:val="008B44C7"/>
    <w:rsid w:val="008D1BDB"/>
    <w:rsid w:val="008E5B8F"/>
    <w:rsid w:val="00910793"/>
    <w:rsid w:val="0091547E"/>
    <w:rsid w:val="0092215E"/>
    <w:rsid w:val="00927A94"/>
    <w:rsid w:val="0093334C"/>
    <w:rsid w:val="00953270"/>
    <w:rsid w:val="00956258"/>
    <w:rsid w:val="00961858"/>
    <w:rsid w:val="00962081"/>
    <w:rsid w:val="00966B41"/>
    <w:rsid w:val="00985A15"/>
    <w:rsid w:val="009A1F9E"/>
    <w:rsid w:val="009A5D7C"/>
    <w:rsid w:val="009B0B0C"/>
    <w:rsid w:val="009B3BB3"/>
    <w:rsid w:val="009C3F90"/>
    <w:rsid w:val="009C5D05"/>
    <w:rsid w:val="009C6CBD"/>
    <w:rsid w:val="00A01F30"/>
    <w:rsid w:val="00A054F8"/>
    <w:rsid w:val="00A06AD0"/>
    <w:rsid w:val="00A16B9C"/>
    <w:rsid w:val="00A32BCE"/>
    <w:rsid w:val="00A433F7"/>
    <w:rsid w:val="00A45438"/>
    <w:rsid w:val="00A52A1A"/>
    <w:rsid w:val="00A56571"/>
    <w:rsid w:val="00A5696D"/>
    <w:rsid w:val="00A57589"/>
    <w:rsid w:val="00A64CE4"/>
    <w:rsid w:val="00A86D98"/>
    <w:rsid w:val="00A974F2"/>
    <w:rsid w:val="00AA15A1"/>
    <w:rsid w:val="00AA4E9A"/>
    <w:rsid w:val="00AD64AE"/>
    <w:rsid w:val="00B04353"/>
    <w:rsid w:val="00B1064E"/>
    <w:rsid w:val="00B23323"/>
    <w:rsid w:val="00B35DB7"/>
    <w:rsid w:val="00B4063F"/>
    <w:rsid w:val="00B44AA5"/>
    <w:rsid w:val="00B52C6D"/>
    <w:rsid w:val="00B642A8"/>
    <w:rsid w:val="00B67DF6"/>
    <w:rsid w:val="00B82918"/>
    <w:rsid w:val="00B83719"/>
    <w:rsid w:val="00B9323C"/>
    <w:rsid w:val="00BB5512"/>
    <w:rsid w:val="00BE5D73"/>
    <w:rsid w:val="00C05112"/>
    <w:rsid w:val="00C20AC3"/>
    <w:rsid w:val="00C34E43"/>
    <w:rsid w:val="00C46BF5"/>
    <w:rsid w:val="00C76B57"/>
    <w:rsid w:val="00C800E2"/>
    <w:rsid w:val="00C81913"/>
    <w:rsid w:val="00CA3561"/>
    <w:rsid w:val="00CA4DE6"/>
    <w:rsid w:val="00CC4480"/>
    <w:rsid w:val="00CD73F1"/>
    <w:rsid w:val="00CE25B8"/>
    <w:rsid w:val="00D16D04"/>
    <w:rsid w:val="00D20B38"/>
    <w:rsid w:val="00D426C5"/>
    <w:rsid w:val="00D44673"/>
    <w:rsid w:val="00D47B7E"/>
    <w:rsid w:val="00D545FE"/>
    <w:rsid w:val="00D55799"/>
    <w:rsid w:val="00D91A9B"/>
    <w:rsid w:val="00D95C74"/>
    <w:rsid w:val="00D96C23"/>
    <w:rsid w:val="00DA43CF"/>
    <w:rsid w:val="00DC4E20"/>
    <w:rsid w:val="00DC6A02"/>
    <w:rsid w:val="00DC6EA7"/>
    <w:rsid w:val="00DD603C"/>
    <w:rsid w:val="00DE3DAF"/>
    <w:rsid w:val="00DF0452"/>
    <w:rsid w:val="00DF628E"/>
    <w:rsid w:val="00E04652"/>
    <w:rsid w:val="00E07C2A"/>
    <w:rsid w:val="00E231EF"/>
    <w:rsid w:val="00E23473"/>
    <w:rsid w:val="00E23BD5"/>
    <w:rsid w:val="00E304B0"/>
    <w:rsid w:val="00E321AF"/>
    <w:rsid w:val="00E34C54"/>
    <w:rsid w:val="00E4707C"/>
    <w:rsid w:val="00E5610B"/>
    <w:rsid w:val="00E64300"/>
    <w:rsid w:val="00E65796"/>
    <w:rsid w:val="00E67C4A"/>
    <w:rsid w:val="00E77765"/>
    <w:rsid w:val="00E97B38"/>
    <w:rsid w:val="00ED106A"/>
    <w:rsid w:val="00EF3CAB"/>
    <w:rsid w:val="00F17958"/>
    <w:rsid w:val="00F463D9"/>
    <w:rsid w:val="00F503A5"/>
    <w:rsid w:val="00F6074A"/>
    <w:rsid w:val="00F70A42"/>
    <w:rsid w:val="00F73027"/>
    <w:rsid w:val="00FA0D14"/>
    <w:rsid w:val="00FA2D4D"/>
    <w:rsid w:val="00FB7886"/>
    <w:rsid w:val="00FB7C6A"/>
    <w:rsid w:val="00FE22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3027"/>
  </w:style>
  <w:style w:type="paragraph" w:styleId="Heading1">
    <w:name w:val="heading 1"/>
    <w:basedOn w:val="Normal"/>
    <w:link w:val="Heading1Char"/>
    <w:uiPriority w:val="9"/>
    <w:qFormat/>
    <w:rsid w:val="00F7302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7302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73027"/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7302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Spacing">
    <w:name w:val="No Spacing"/>
    <w:uiPriority w:val="1"/>
    <w:qFormat/>
    <w:rsid w:val="00F73027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7302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46AB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8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8E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978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7851"/>
  </w:style>
  <w:style w:type="paragraph" w:styleId="Footer">
    <w:name w:val="footer"/>
    <w:basedOn w:val="Normal"/>
    <w:link w:val="FooterChar"/>
    <w:uiPriority w:val="99"/>
    <w:unhideWhenUsed/>
    <w:rsid w:val="008978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7851"/>
  </w:style>
  <w:style w:type="character" w:styleId="CommentReference">
    <w:name w:val="annotation reference"/>
    <w:basedOn w:val="DefaultParagraphFont"/>
    <w:uiPriority w:val="99"/>
    <w:semiHidden/>
    <w:unhideWhenUsed/>
    <w:rsid w:val="000E4A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4A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4A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4A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4AAD"/>
    <w:rPr>
      <w:b/>
      <w:bCs/>
      <w:sz w:val="20"/>
      <w:szCs w:val="20"/>
    </w:rPr>
  </w:style>
  <w:style w:type="paragraph" w:styleId="PlainText">
    <w:name w:val="Plain Text"/>
    <w:basedOn w:val="Normal"/>
    <w:link w:val="PlainTextChar"/>
    <w:rsid w:val="00007253"/>
    <w:pPr>
      <w:widowControl w:val="0"/>
      <w:spacing w:after="0" w:line="240" w:lineRule="auto"/>
      <w:jc w:val="both"/>
    </w:pPr>
    <w:rPr>
      <w:rFonts w:ascii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007253"/>
    <w:rPr>
      <w:rFonts w:ascii="宋体" w:hAnsi="Courier New" w:cs="Courier New"/>
      <w:kern w:val="2"/>
      <w:sz w:val="21"/>
      <w:szCs w:val="21"/>
      <w:lang w:val="en-US" w:eastAsia="zh-CN"/>
    </w:rPr>
  </w:style>
  <w:style w:type="character" w:customStyle="1" w:styleId="apple-converted-space">
    <w:name w:val="apple-converted-space"/>
    <w:basedOn w:val="DefaultParagraphFont"/>
    <w:rsid w:val="001461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3027"/>
  </w:style>
  <w:style w:type="paragraph" w:styleId="Heading1">
    <w:name w:val="heading 1"/>
    <w:basedOn w:val="Normal"/>
    <w:link w:val="Heading1Char"/>
    <w:uiPriority w:val="9"/>
    <w:qFormat/>
    <w:rsid w:val="00F7302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7302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73027"/>
    <w:rPr>
      <w:rFonts w:ascii="Times New Roman" w:eastAsia="Times New Roman" w:hAnsi="Times New Roman" w:cs="Times New Roman"/>
      <w:b/>
      <w:bCs/>
      <w:kern w:val="36"/>
      <w:sz w:val="48"/>
      <w:szCs w:val="48"/>
      <w:lang w:eastAsia="de-D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73027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Spacing">
    <w:name w:val="No Spacing"/>
    <w:uiPriority w:val="1"/>
    <w:qFormat/>
    <w:rsid w:val="00F73027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7302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46AB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8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8E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978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97851"/>
  </w:style>
  <w:style w:type="paragraph" w:styleId="Footer">
    <w:name w:val="footer"/>
    <w:basedOn w:val="Normal"/>
    <w:link w:val="FooterChar"/>
    <w:uiPriority w:val="99"/>
    <w:unhideWhenUsed/>
    <w:rsid w:val="008978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97851"/>
  </w:style>
  <w:style w:type="character" w:styleId="CommentReference">
    <w:name w:val="annotation reference"/>
    <w:basedOn w:val="DefaultParagraphFont"/>
    <w:uiPriority w:val="99"/>
    <w:semiHidden/>
    <w:unhideWhenUsed/>
    <w:rsid w:val="000E4A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4A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4A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4A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4AAD"/>
    <w:rPr>
      <w:b/>
      <w:bCs/>
      <w:sz w:val="20"/>
      <w:szCs w:val="20"/>
    </w:rPr>
  </w:style>
  <w:style w:type="paragraph" w:styleId="PlainText">
    <w:name w:val="Plain Text"/>
    <w:basedOn w:val="Normal"/>
    <w:link w:val="PlainTextChar"/>
    <w:rsid w:val="00007253"/>
    <w:pPr>
      <w:widowControl w:val="0"/>
      <w:spacing w:after="0" w:line="240" w:lineRule="auto"/>
      <w:jc w:val="both"/>
    </w:pPr>
    <w:rPr>
      <w:rFonts w:ascii="宋体" w:hAnsi="Courier New" w:cs="Courier New"/>
      <w:kern w:val="2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rsid w:val="00007253"/>
    <w:rPr>
      <w:rFonts w:ascii="宋体" w:hAnsi="Courier New" w:cs="Courier New"/>
      <w:kern w:val="2"/>
      <w:sz w:val="21"/>
      <w:szCs w:val="21"/>
      <w:lang w:val="en-US" w:eastAsia="zh-CN"/>
    </w:rPr>
  </w:style>
  <w:style w:type="character" w:customStyle="1" w:styleId="apple-converted-space">
    <w:name w:val="apple-converted-space"/>
    <w:basedOn w:val="DefaultParagraphFont"/>
    <w:rsid w:val="001461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1481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5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37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91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135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57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822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493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58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97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900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798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82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67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702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45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416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03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044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23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00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19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12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6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182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235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248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74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1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446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6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028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397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5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29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20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09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199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7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890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733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71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image" Target="media/image1.tiff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10625</Words>
  <Characters>60567</Characters>
  <Application>Microsoft Macintosh Word</Application>
  <DocSecurity>0</DocSecurity>
  <Lines>504</Lines>
  <Paragraphs>14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</Company>
  <LinksUpToDate>false</LinksUpToDate>
  <CharactersWithSpaces>710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rvani Dastgerdi, Elham</dc:creator>
  <cp:lastModifiedBy>NA MA</cp:lastModifiedBy>
  <cp:revision>2</cp:revision>
  <dcterms:created xsi:type="dcterms:W3CDTF">2015-03-07T07:12:00Z</dcterms:created>
  <dcterms:modified xsi:type="dcterms:W3CDTF">2015-03-07T07:12:00Z</dcterms:modified>
</cp:coreProperties>
</file>